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F05749"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142915" w:history="1">
            <w:r w:rsidR="00F05749" w:rsidRPr="00C165B4">
              <w:rPr>
                <w:rStyle w:val="Hyperlink"/>
                <w:noProof/>
              </w:rPr>
              <w:t>1</w:t>
            </w:r>
            <w:r w:rsidR="00F05749">
              <w:rPr>
                <w:rFonts w:eastAsiaTheme="minorEastAsia"/>
                <w:noProof/>
                <w:lang w:eastAsia="en-GB"/>
              </w:rPr>
              <w:tab/>
            </w:r>
            <w:r w:rsidR="00F05749" w:rsidRPr="00C165B4">
              <w:rPr>
                <w:rStyle w:val="Hyperlink"/>
                <w:noProof/>
              </w:rPr>
              <w:t>Introduction</w:t>
            </w:r>
            <w:r w:rsidR="00F05749">
              <w:rPr>
                <w:noProof/>
                <w:webHidden/>
              </w:rPr>
              <w:tab/>
            </w:r>
            <w:r w:rsidR="00F05749">
              <w:rPr>
                <w:noProof/>
                <w:webHidden/>
              </w:rPr>
              <w:fldChar w:fldCharType="begin"/>
            </w:r>
            <w:r w:rsidR="00F05749">
              <w:rPr>
                <w:noProof/>
                <w:webHidden/>
              </w:rPr>
              <w:instrText xml:space="preserve"> PAGEREF _Toc426142915 \h </w:instrText>
            </w:r>
            <w:r w:rsidR="00F05749">
              <w:rPr>
                <w:noProof/>
                <w:webHidden/>
              </w:rPr>
            </w:r>
            <w:r w:rsidR="00F05749">
              <w:rPr>
                <w:noProof/>
                <w:webHidden/>
              </w:rPr>
              <w:fldChar w:fldCharType="separate"/>
            </w:r>
            <w:r w:rsidR="00F05749">
              <w:rPr>
                <w:noProof/>
                <w:webHidden/>
              </w:rPr>
              <w:t>3</w:t>
            </w:r>
            <w:r w:rsidR="00F05749">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16" w:history="1">
            <w:r w:rsidRPr="00C165B4">
              <w:rPr>
                <w:rStyle w:val="Hyperlink"/>
                <w:noProof/>
              </w:rPr>
              <w:t>1.1</w:t>
            </w:r>
            <w:r>
              <w:rPr>
                <w:rFonts w:eastAsiaTheme="minorEastAsia"/>
                <w:noProof/>
                <w:lang w:eastAsia="en-GB"/>
              </w:rPr>
              <w:tab/>
            </w:r>
            <w:r w:rsidRPr="00C165B4">
              <w:rPr>
                <w:rStyle w:val="Hyperlink"/>
                <w:noProof/>
              </w:rPr>
              <w:t>Context</w:t>
            </w:r>
            <w:r>
              <w:rPr>
                <w:noProof/>
                <w:webHidden/>
              </w:rPr>
              <w:tab/>
            </w:r>
            <w:r>
              <w:rPr>
                <w:noProof/>
                <w:webHidden/>
              </w:rPr>
              <w:fldChar w:fldCharType="begin"/>
            </w:r>
            <w:r>
              <w:rPr>
                <w:noProof/>
                <w:webHidden/>
              </w:rPr>
              <w:instrText xml:space="preserve"> PAGEREF _Toc426142916 \h </w:instrText>
            </w:r>
            <w:r>
              <w:rPr>
                <w:noProof/>
                <w:webHidden/>
              </w:rPr>
            </w:r>
            <w:r>
              <w:rPr>
                <w:noProof/>
                <w:webHidden/>
              </w:rPr>
              <w:fldChar w:fldCharType="separate"/>
            </w:r>
            <w:r>
              <w:rPr>
                <w:noProof/>
                <w:webHidden/>
              </w:rPr>
              <w:t>4</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17" w:history="1">
            <w:r w:rsidRPr="00C165B4">
              <w:rPr>
                <w:rStyle w:val="Hyperlink"/>
                <w:noProof/>
              </w:rPr>
              <w:t>1.2</w:t>
            </w:r>
            <w:r>
              <w:rPr>
                <w:rFonts w:eastAsiaTheme="minorEastAsia"/>
                <w:noProof/>
                <w:lang w:eastAsia="en-GB"/>
              </w:rPr>
              <w:tab/>
            </w:r>
            <w:r w:rsidRPr="00C165B4">
              <w:rPr>
                <w:rStyle w:val="Hyperlink"/>
                <w:noProof/>
              </w:rPr>
              <w:t>Objective of the project</w:t>
            </w:r>
            <w:r>
              <w:rPr>
                <w:noProof/>
                <w:webHidden/>
              </w:rPr>
              <w:tab/>
            </w:r>
            <w:r>
              <w:rPr>
                <w:noProof/>
                <w:webHidden/>
              </w:rPr>
              <w:fldChar w:fldCharType="begin"/>
            </w:r>
            <w:r>
              <w:rPr>
                <w:noProof/>
                <w:webHidden/>
              </w:rPr>
              <w:instrText xml:space="preserve"> PAGEREF _Toc426142917 \h </w:instrText>
            </w:r>
            <w:r>
              <w:rPr>
                <w:noProof/>
                <w:webHidden/>
              </w:rPr>
            </w:r>
            <w:r>
              <w:rPr>
                <w:noProof/>
                <w:webHidden/>
              </w:rPr>
              <w:fldChar w:fldCharType="separate"/>
            </w:r>
            <w:r>
              <w:rPr>
                <w:noProof/>
                <w:webHidden/>
              </w:rPr>
              <w:t>4</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18" w:history="1">
            <w:r w:rsidRPr="00C165B4">
              <w:rPr>
                <w:rStyle w:val="Hyperlink"/>
                <w:noProof/>
              </w:rPr>
              <w:t>1.3</w:t>
            </w:r>
            <w:r>
              <w:rPr>
                <w:rFonts w:eastAsiaTheme="minorEastAsia"/>
                <w:noProof/>
                <w:lang w:eastAsia="en-GB"/>
              </w:rPr>
              <w:tab/>
            </w:r>
            <w:r w:rsidRPr="00C165B4">
              <w:rPr>
                <w:rStyle w:val="Hyperlink"/>
                <w:noProof/>
              </w:rPr>
              <w:t>Thesis structure</w:t>
            </w:r>
            <w:r>
              <w:rPr>
                <w:noProof/>
                <w:webHidden/>
              </w:rPr>
              <w:tab/>
            </w:r>
            <w:r>
              <w:rPr>
                <w:noProof/>
                <w:webHidden/>
              </w:rPr>
              <w:fldChar w:fldCharType="begin"/>
            </w:r>
            <w:r>
              <w:rPr>
                <w:noProof/>
                <w:webHidden/>
              </w:rPr>
              <w:instrText xml:space="preserve"> PAGEREF _Toc426142918 \h </w:instrText>
            </w:r>
            <w:r>
              <w:rPr>
                <w:noProof/>
                <w:webHidden/>
              </w:rPr>
            </w:r>
            <w:r>
              <w:rPr>
                <w:noProof/>
                <w:webHidden/>
              </w:rPr>
              <w:fldChar w:fldCharType="separate"/>
            </w:r>
            <w:r>
              <w:rPr>
                <w:noProof/>
                <w:webHidden/>
              </w:rPr>
              <w:t>4</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19" w:history="1">
            <w:r w:rsidRPr="00C165B4">
              <w:rPr>
                <w:rStyle w:val="Hyperlink"/>
                <w:noProof/>
              </w:rPr>
              <w:t>2</w:t>
            </w:r>
            <w:r>
              <w:rPr>
                <w:rFonts w:eastAsiaTheme="minorEastAsia"/>
                <w:noProof/>
                <w:lang w:eastAsia="en-GB"/>
              </w:rPr>
              <w:tab/>
            </w:r>
            <w:r w:rsidRPr="00C165B4">
              <w:rPr>
                <w:rStyle w:val="Hyperlink"/>
                <w:noProof/>
              </w:rPr>
              <w:t>Background</w:t>
            </w:r>
            <w:r>
              <w:rPr>
                <w:noProof/>
                <w:webHidden/>
              </w:rPr>
              <w:tab/>
            </w:r>
            <w:r>
              <w:rPr>
                <w:noProof/>
                <w:webHidden/>
              </w:rPr>
              <w:fldChar w:fldCharType="begin"/>
            </w:r>
            <w:r>
              <w:rPr>
                <w:noProof/>
                <w:webHidden/>
              </w:rPr>
              <w:instrText xml:space="preserve"> PAGEREF _Toc426142919 \h </w:instrText>
            </w:r>
            <w:r>
              <w:rPr>
                <w:noProof/>
                <w:webHidden/>
              </w:rPr>
            </w:r>
            <w:r>
              <w:rPr>
                <w:noProof/>
                <w:webHidden/>
              </w:rPr>
              <w:fldChar w:fldCharType="separate"/>
            </w:r>
            <w:r>
              <w:rPr>
                <w:noProof/>
                <w:webHidden/>
              </w:rPr>
              <w:t>5</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20" w:history="1">
            <w:r w:rsidRPr="00C165B4">
              <w:rPr>
                <w:rStyle w:val="Hyperlink"/>
                <w:noProof/>
              </w:rPr>
              <w:t>2.1</w:t>
            </w:r>
            <w:r>
              <w:rPr>
                <w:rFonts w:eastAsiaTheme="minorEastAsia"/>
                <w:noProof/>
                <w:lang w:eastAsia="en-GB"/>
              </w:rPr>
              <w:tab/>
            </w:r>
            <w:r w:rsidRPr="00C165B4">
              <w:rPr>
                <w:rStyle w:val="Hyperlink"/>
                <w:noProof/>
              </w:rPr>
              <w:t>Introduction to design</w:t>
            </w:r>
            <w:r>
              <w:rPr>
                <w:noProof/>
                <w:webHidden/>
              </w:rPr>
              <w:tab/>
            </w:r>
            <w:r>
              <w:rPr>
                <w:noProof/>
                <w:webHidden/>
              </w:rPr>
              <w:fldChar w:fldCharType="begin"/>
            </w:r>
            <w:r>
              <w:rPr>
                <w:noProof/>
                <w:webHidden/>
              </w:rPr>
              <w:instrText xml:space="preserve"> PAGEREF _Toc426142920 \h </w:instrText>
            </w:r>
            <w:r>
              <w:rPr>
                <w:noProof/>
                <w:webHidden/>
              </w:rPr>
            </w:r>
            <w:r>
              <w:rPr>
                <w:noProof/>
                <w:webHidden/>
              </w:rPr>
              <w:fldChar w:fldCharType="separate"/>
            </w:r>
            <w:r>
              <w:rPr>
                <w:noProof/>
                <w:webHidden/>
              </w:rPr>
              <w:t>5</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21" w:history="1">
            <w:r w:rsidRPr="00C165B4">
              <w:rPr>
                <w:rStyle w:val="Hyperlink"/>
                <w:noProof/>
              </w:rPr>
              <w:t>2.2</w:t>
            </w:r>
            <w:r>
              <w:rPr>
                <w:rFonts w:eastAsiaTheme="minorEastAsia"/>
                <w:noProof/>
                <w:lang w:eastAsia="en-GB"/>
              </w:rPr>
              <w:tab/>
            </w:r>
            <w:r w:rsidRPr="00C165B4">
              <w:rPr>
                <w:rStyle w:val="Hyperlink"/>
                <w:noProof/>
              </w:rPr>
              <w:t>Tools and practices</w:t>
            </w:r>
            <w:r>
              <w:rPr>
                <w:noProof/>
                <w:webHidden/>
              </w:rPr>
              <w:tab/>
            </w:r>
            <w:r>
              <w:rPr>
                <w:noProof/>
                <w:webHidden/>
              </w:rPr>
              <w:fldChar w:fldCharType="begin"/>
            </w:r>
            <w:r>
              <w:rPr>
                <w:noProof/>
                <w:webHidden/>
              </w:rPr>
              <w:instrText xml:space="preserve"> PAGEREF _Toc426142921 \h </w:instrText>
            </w:r>
            <w:r>
              <w:rPr>
                <w:noProof/>
                <w:webHidden/>
              </w:rPr>
            </w:r>
            <w:r>
              <w:rPr>
                <w:noProof/>
                <w:webHidden/>
              </w:rPr>
              <w:fldChar w:fldCharType="separate"/>
            </w:r>
            <w:r>
              <w:rPr>
                <w:noProof/>
                <w:webHidden/>
              </w:rPr>
              <w:t>5</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22" w:history="1">
            <w:r w:rsidRPr="00C165B4">
              <w:rPr>
                <w:rStyle w:val="Hyperlink"/>
                <w:noProof/>
              </w:rPr>
              <w:t>2.3</w:t>
            </w:r>
            <w:r>
              <w:rPr>
                <w:rFonts w:eastAsiaTheme="minorEastAsia"/>
                <w:noProof/>
                <w:lang w:eastAsia="en-GB"/>
              </w:rPr>
              <w:tab/>
            </w:r>
            <w:r w:rsidRPr="00C165B4">
              <w:rPr>
                <w:rStyle w:val="Hyperlink"/>
                <w:noProof/>
              </w:rPr>
              <w:t>Data-driven design</w:t>
            </w:r>
            <w:r>
              <w:rPr>
                <w:noProof/>
                <w:webHidden/>
              </w:rPr>
              <w:tab/>
            </w:r>
            <w:r>
              <w:rPr>
                <w:noProof/>
                <w:webHidden/>
              </w:rPr>
              <w:fldChar w:fldCharType="begin"/>
            </w:r>
            <w:r>
              <w:rPr>
                <w:noProof/>
                <w:webHidden/>
              </w:rPr>
              <w:instrText xml:space="preserve"> PAGEREF _Toc426142922 \h </w:instrText>
            </w:r>
            <w:r>
              <w:rPr>
                <w:noProof/>
                <w:webHidden/>
              </w:rPr>
            </w:r>
            <w:r>
              <w:rPr>
                <w:noProof/>
                <w:webHidden/>
              </w:rPr>
              <w:fldChar w:fldCharType="separate"/>
            </w:r>
            <w:r>
              <w:rPr>
                <w:noProof/>
                <w:webHidden/>
              </w:rPr>
              <w:t>6</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3" w:history="1">
            <w:r w:rsidRPr="00C165B4">
              <w:rPr>
                <w:rStyle w:val="Hyperlink"/>
                <w:noProof/>
              </w:rPr>
              <w:t>2.3.1</w:t>
            </w:r>
            <w:r>
              <w:rPr>
                <w:rFonts w:eastAsiaTheme="minorEastAsia"/>
                <w:noProof/>
                <w:lang w:eastAsia="en-GB"/>
              </w:rPr>
              <w:tab/>
            </w:r>
            <w:r w:rsidRPr="00C165B4">
              <w:rPr>
                <w:rStyle w:val="Hyperlink"/>
                <w:noProof/>
              </w:rPr>
              <w:t>Introduction to big data</w:t>
            </w:r>
            <w:r>
              <w:rPr>
                <w:noProof/>
                <w:webHidden/>
              </w:rPr>
              <w:tab/>
            </w:r>
            <w:r>
              <w:rPr>
                <w:noProof/>
                <w:webHidden/>
              </w:rPr>
              <w:fldChar w:fldCharType="begin"/>
            </w:r>
            <w:r>
              <w:rPr>
                <w:noProof/>
                <w:webHidden/>
              </w:rPr>
              <w:instrText xml:space="preserve"> PAGEREF _Toc426142923 \h </w:instrText>
            </w:r>
            <w:r>
              <w:rPr>
                <w:noProof/>
                <w:webHidden/>
              </w:rPr>
            </w:r>
            <w:r>
              <w:rPr>
                <w:noProof/>
                <w:webHidden/>
              </w:rPr>
              <w:fldChar w:fldCharType="separate"/>
            </w:r>
            <w:r>
              <w:rPr>
                <w:noProof/>
                <w:webHidden/>
              </w:rPr>
              <w:t>6</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4" w:history="1">
            <w:r w:rsidRPr="00C165B4">
              <w:rPr>
                <w:rStyle w:val="Hyperlink"/>
                <w:noProof/>
              </w:rPr>
              <w:t>2.3.2</w:t>
            </w:r>
            <w:r>
              <w:rPr>
                <w:rFonts w:eastAsiaTheme="minorEastAsia"/>
                <w:noProof/>
                <w:lang w:eastAsia="en-GB"/>
              </w:rPr>
              <w:tab/>
            </w:r>
            <w:r w:rsidRPr="00C165B4">
              <w:rPr>
                <w:rStyle w:val="Hyperlink"/>
                <w:noProof/>
              </w:rPr>
              <w:t>Business Intelligence</w:t>
            </w:r>
            <w:r>
              <w:rPr>
                <w:noProof/>
                <w:webHidden/>
              </w:rPr>
              <w:tab/>
            </w:r>
            <w:r>
              <w:rPr>
                <w:noProof/>
                <w:webHidden/>
              </w:rPr>
              <w:fldChar w:fldCharType="begin"/>
            </w:r>
            <w:r>
              <w:rPr>
                <w:noProof/>
                <w:webHidden/>
              </w:rPr>
              <w:instrText xml:space="preserve"> PAGEREF _Toc426142924 \h </w:instrText>
            </w:r>
            <w:r>
              <w:rPr>
                <w:noProof/>
                <w:webHidden/>
              </w:rPr>
            </w:r>
            <w:r>
              <w:rPr>
                <w:noProof/>
                <w:webHidden/>
              </w:rPr>
              <w:fldChar w:fldCharType="separate"/>
            </w:r>
            <w:r>
              <w:rPr>
                <w:noProof/>
                <w:webHidden/>
              </w:rPr>
              <w:t>6</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5" w:history="1">
            <w:r w:rsidRPr="00C165B4">
              <w:rPr>
                <w:rStyle w:val="Hyperlink"/>
                <w:noProof/>
              </w:rPr>
              <w:t>2.3.3</w:t>
            </w:r>
            <w:r>
              <w:rPr>
                <w:rFonts w:eastAsiaTheme="minorEastAsia"/>
                <w:noProof/>
                <w:lang w:eastAsia="en-GB"/>
              </w:rPr>
              <w:tab/>
            </w:r>
            <w:r w:rsidRPr="00C165B4">
              <w:rPr>
                <w:rStyle w:val="Hyperlink"/>
                <w:noProof/>
              </w:rPr>
              <w:t>Machine learning</w:t>
            </w:r>
            <w:r>
              <w:rPr>
                <w:noProof/>
                <w:webHidden/>
              </w:rPr>
              <w:tab/>
            </w:r>
            <w:r>
              <w:rPr>
                <w:noProof/>
                <w:webHidden/>
              </w:rPr>
              <w:fldChar w:fldCharType="begin"/>
            </w:r>
            <w:r>
              <w:rPr>
                <w:noProof/>
                <w:webHidden/>
              </w:rPr>
              <w:instrText xml:space="preserve"> PAGEREF _Toc426142925 \h </w:instrText>
            </w:r>
            <w:r>
              <w:rPr>
                <w:noProof/>
                <w:webHidden/>
              </w:rPr>
            </w:r>
            <w:r>
              <w:rPr>
                <w:noProof/>
                <w:webHidden/>
              </w:rPr>
              <w:fldChar w:fldCharType="separate"/>
            </w:r>
            <w:r>
              <w:rPr>
                <w:noProof/>
                <w:webHidden/>
              </w:rPr>
              <w:t>7</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26" w:history="1">
            <w:r w:rsidRPr="00C165B4">
              <w:rPr>
                <w:rStyle w:val="Hyperlink"/>
                <w:noProof/>
              </w:rPr>
              <w:t>2.4</w:t>
            </w:r>
            <w:r>
              <w:rPr>
                <w:rFonts w:eastAsiaTheme="minorEastAsia"/>
                <w:noProof/>
                <w:lang w:eastAsia="en-GB"/>
              </w:rPr>
              <w:tab/>
            </w:r>
            <w:r w:rsidRPr="00C165B4">
              <w:rPr>
                <w:rStyle w:val="Hyperlink"/>
                <w:noProof/>
              </w:rPr>
              <w:t>User Centred Design</w:t>
            </w:r>
            <w:r>
              <w:rPr>
                <w:noProof/>
                <w:webHidden/>
              </w:rPr>
              <w:tab/>
            </w:r>
            <w:r>
              <w:rPr>
                <w:noProof/>
                <w:webHidden/>
              </w:rPr>
              <w:fldChar w:fldCharType="begin"/>
            </w:r>
            <w:r>
              <w:rPr>
                <w:noProof/>
                <w:webHidden/>
              </w:rPr>
              <w:instrText xml:space="preserve"> PAGEREF _Toc426142926 \h </w:instrText>
            </w:r>
            <w:r>
              <w:rPr>
                <w:noProof/>
                <w:webHidden/>
              </w:rPr>
            </w:r>
            <w:r>
              <w:rPr>
                <w:noProof/>
                <w:webHidden/>
              </w:rPr>
              <w:fldChar w:fldCharType="separate"/>
            </w:r>
            <w:r>
              <w:rPr>
                <w:noProof/>
                <w:webHidden/>
              </w:rPr>
              <w:t>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7" w:history="1">
            <w:r w:rsidRPr="00C165B4">
              <w:rPr>
                <w:rStyle w:val="Hyperlink"/>
                <w:noProof/>
              </w:rPr>
              <w:t>2.4.1</w:t>
            </w:r>
            <w:r>
              <w:rPr>
                <w:rFonts w:eastAsiaTheme="minorEastAsia"/>
                <w:noProof/>
                <w:lang w:eastAsia="en-GB"/>
              </w:rPr>
              <w:tab/>
            </w:r>
            <w:r w:rsidRPr="00C165B4">
              <w:rPr>
                <w:rStyle w:val="Hyperlink"/>
                <w:noProof/>
              </w:rPr>
              <w:t>Introduction to User Centred Design</w:t>
            </w:r>
            <w:r>
              <w:rPr>
                <w:noProof/>
                <w:webHidden/>
              </w:rPr>
              <w:tab/>
            </w:r>
            <w:r>
              <w:rPr>
                <w:noProof/>
                <w:webHidden/>
              </w:rPr>
              <w:fldChar w:fldCharType="begin"/>
            </w:r>
            <w:r>
              <w:rPr>
                <w:noProof/>
                <w:webHidden/>
              </w:rPr>
              <w:instrText xml:space="preserve"> PAGEREF _Toc426142927 \h </w:instrText>
            </w:r>
            <w:r>
              <w:rPr>
                <w:noProof/>
                <w:webHidden/>
              </w:rPr>
            </w:r>
            <w:r>
              <w:rPr>
                <w:noProof/>
                <w:webHidden/>
              </w:rPr>
              <w:fldChar w:fldCharType="separate"/>
            </w:r>
            <w:r>
              <w:rPr>
                <w:noProof/>
                <w:webHidden/>
              </w:rPr>
              <w:t>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8" w:history="1">
            <w:r w:rsidRPr="00C165B4">
              <w:rPr>
                <w:rStyle w:val="Hyperlink"/>
                <w:noProof/>
              </w:rPr>
              <w:t>2.4.2</w:t>
            </w:r>
            <w:r>
              <w:rPr>
                <w:rFonts w:eastAsiaTheme="minorEastAsia"/>
                <w:noProof/>
                <w:lang w:eastAsia="en-GB"/>
              </w:rPr>
              <w:tab/>
            </w:r>
            <w:r w:rsidRPr="00C165B4">
              <w:rPr>
                <w:rStyle w:val="Hyperlink"/>
                <w:noProof/>
              </w:rPr>
              <w:t>Human Centred Design</w:t>
            </w:r>
            <w:r>
              <w:rPr>
                <w:noProof/>
                <w:webHidden/>
              </w:rPr>
              <w:tab/>
            </w:r>
            <w:r>
              <w:rPr>
                <w:noProof/>
                <w:webHidden/>
              </w:rPr>
              <w:fldChar w:fldCharType="begin"/>
            </w:r>
            <w:r>
              <w:rPr>
                <w:noProof/>
                <w:webHidden/>
              </w:rPr>
              <w:instrText xml:space="preserve"> PAGEREF _Toc426142928 \h </w:instrText>
            </w:r>
            <w:r>
              <w:rPr>
                <w:noProof/>
                <w:webHidden/>
              </w:rPr>
            </w:r>
            <w:r>
              <w:rPr>
                <w:noProof/>
                <w:webHidden/>
              </w:rPr>
              <w:fldChar w:fldCharType="separate"/>
            </w:r>
            <w:r>
              <w:rPr>
                <w:noProof/>
                <w:webHidden/>
              </w:rPr>
              <w:t>8</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29" w:history="1">
            <w:r w:rsidRPr="00C165B4">
              <w:rPr>
                <w:rStyle w:val="Hyperlink"/>
                <w:noProof/>
              </w:rPr>
              <w:t>2.4.3</w:t>
            </w:r>
            <w:r>
              <w:rPr>
                <w:rFonts w:eastAsiaTheme="minorEastAsia"/>
                <w:noProof/>
                <w:lang w:eastAsia="en-GB"/>
              </w:rPr>
              <w:tab/>
            </w:r>
            <w:r w:rsidRPr="00C165B4">
              <w:rPr>
                <w:rStyle w:val="Hyperlink"/>
                <w:noProof/>
              </w:rPr>
              <w:t>Design Driven Innovation</w:t>
            </w:r>
            <w:r>
              <w:rPr>
                <w:noProof/>
                <w:webHidden/>
              </w:rPr>
              <w:tab/>
            </w:r>
            <w:r>
              <w:rPr>
                <w:noProof/>
                <w:webHidden/>
              </w:rPr>
              <w:fldChar w:fldCharType="begin"/>
            </w:r>
            <w:r>
              <w:rPr>
                <w:noProof/>
                <w:webHidden/>
              </w:rPr>
              <w:instrText xml:space="preserve"> PAGEREF _Toc426142929 \h </w:instrText>
            </w:r>
            <w:r>
              <w:rPr>
                <w:noProof/>
                <w:webHidden/>
              </w:rPr>
            </w:r>
            <w:r>
              <w:rPr>
                <w:noProof/>
                <w:webHidden/>
              </w:rPr>
              <w:fldChar w:fldCharType="separate"/>
            </w:r>
            <w:r>
              <w:rPr>
                <w:noProof/>
                <w:webHidden/>
              </w:rPr>
              <w:t>8</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30" w:history="1">
            <w:r w:rsidRPr="00C165B4">
              <w:rPr>
                <w:rStyle w:val="Hyperlink"/>
                <w:noProof/>
              </w:rPr>
              <w:t>2.5</w:t>
            </w:r>
            <w:r>
              <w:rPr>
                <w:rFonts w:eastAsiaTheme="minorEastAsia"/>
                <w:noProof/>
                <w:lang w:eastAsia="en-GB"/>
              </w:rPr>
              <w:tab/>
            </w:r>
            <w:r w:rsidRPr="00C165B4">
              <w:rPr>
                <w:rStyle w:val="Hyperlink"/>
                <w:noProof/>
              </w:rPr>
              <w:t>Double diamond</w:t>
            </w:r>
            <w:r>
              <w:rPr>
                <w:noProof/>
                <w:webHidden/>
              </w:rPr>
              <w:tab/>
            </w:r>
            <w:r>
              <w:rPr>
                <w:noProof/>
                <w:webHidden/>
              </w:rPr>
              <w:fldChar w:fldCharType="begin"/>
            </w:r>
            <w:r>
              <w:rPr>
                <w:noProof/>
                <w:webHidden/>
              </w:rPr>
              <w:instrText xml:space="preserve"> PAGEREF _Toc426142930 \h </w:instrText>
            </w:r>
            <w:r>
              <w:rPr>
                <w:noProof/>
                <w:webHidden/>
              </w:rPr>
            </w:r>
            <w:r>
              <w:rPr>
                <w:noProof/>
                <w:webHidden/>
              </w:rPr>
              <w:fldChar w:fldCharType="separate"/>
            </w:r>
            <w:r>
              <w:rPr>
                <w:noProof/>
                <w:webHidden/>
              </w:rPr>
              <w:t>9</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31" w:history="1">
            <w:r w:rsidRPr="00C165B4">
              <w:rPr>
                <w:rStyle w:val="Hyperlink"/>
                <w:noProof/>
              </w:rPr>
              <w:t>3</w:t>
            </w:r>
            <w:r>
              <w:rPr>
                <w:rFonts w:eastAsiaTheme="minorEastAsia"/>
                <w:noProof/>
                <w:lang w:eastAsia="en-GB"/>
              </w:rPr>
              <w:tab/>
            </w:r>
            <w:r w:rsidRPr="00C165B4">
              <w:rPr>
                <w:rStyle w:val="Hyperlink"/>
                <w:noProof/>
              </w:rPr>
              <w:t>Description of the work undertaken</w:t>
            </w:r>
            <w:r>
              <w:rPr>
                <w:noProof/>
                <w:webHidden/>
              </w:rPr>
              <w:tab/>
            </w:r>
            <w:r>
              <w:rPr>
                <w:noProof/>
                <w:webHidden/>
              </w:rPr>
              <w:fldChar w:fldCharType="begin"/>
            </w:r>
            <w:r>
              <w:rPr>
                <w:noProof/>
                <w:webHidden/>
              </w:rPr>
              <w:instrText xml:space="preserve"> PAGEREF _Toc426142931 \h </w:instrText>
            </w:r>
            <w:r>
              <w:rPr>
                <w:noProof/>
                <w:webHidden/>
              </w:rPr>
            </w:r>
            <w:r>
              <w:rPr>
                <w:noProof/>
                <w:webHidden/>
              </w:rPr>
              <w:fldChar w:fldCharType="separate"/>
            </w:r>
            <w:r>
              <w:rPr>
                <w:noProof/>
                <w:webHidden/>
              </w:rPr>
              <w:t>10</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32" w:history="1">
            <w:r w:rsidRPr="00C165B4">
              <w:rPr>
                <w:rStyle w:val="Hyperlink"/>
                <w:noProof/>
              </w:rPr>
              <w:t>3.1</w:t>
            </w:r>
            <w:r>
              <w:rPr>
                <w:rFonts w:eastAsiaTheme="minorEastAsia"/>
                <w:noProof/>
                <w:lang w:eastAsia="en-GB"/>
              </w:rPr>
              <w:tab/>
            </w:r>
            <w:r w:rsidRPr="00C165B4">
              <w:rPr>
                <w:rStyle w:val="Hyperlink"/>
                <w:noProof/>
              </w:rPr>
              <w:t>Discover</w:t>
            </w:r>
            <w:r>
              <w:rPr>
                <w:noProof/>
                <w:webHidden/>
              </w:rPr>
              <w:tab/>
            </w:r>
            <w:r>
              <w:rPr>
                <w:noProof/>
                <w:webHidden/>
              </w:rPr>
              <w:fldChar w:fldCharType="begin"/>
            </w:r>
            <w:r>
              <w:rPr>
                <w:noProof/>
                <w:webHidden/>
              </w:rPr>
              <w:instrText xml:space="preserve"> PAGEREF _Toc426142932 \h </w:instrText>
            </w:r>
            <w:r>
              <w:rPr>
                <w:noProof/>
                <w:webHidden/>
              </w:rPr>
            </w:r>
            <w:r>
              <w:rPr>
                <w:noProof/>
                <w:webHidden/>
              </w:rPr>
              <w:fldChar w:fldCharType="separate"/>
            </w:r>
            <w:r>
              <w:rPr>
                <w:noProof/>
                <w:webHidden/>
              </w:rPr>
              <w:t>10</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3" w:history="1">
            <w:r w:rsidRPr="00C165B4">
              <w:rPr>
                <w:rStyle w:val="Hyperlink"/>
                <w:noProof/>
              </w:rPr>
              <w:t>3.1.1</w:t>
            </w:r>
            <w:r>
              <w:rPr>
                <w:rFonts w:eastAsiaTheme="minorEastAsia"/>
                <w:noProof/>
                <w:lang w:eastAsia="en-GB"/>
              </w:rPr>
              <w:tab/>
            </w:r>
            <w:r w:rsidRPr="00C165B4">
              <w:rPr>
                <w:rStyle w:val="Hyperlink"/>
                <w:noProof/>
              </w:rPr>
              <w:t>Numerous meetings at the Council</w:t>
            </w:r>
            <w:r>
              <w:rPr>
                <w:noProof/>
                <w:webHidden/>
              </w:rPr>
              <w:tab/>
            </w:r>
            <w:r>
              <w:rPr>
                <w:noProof/>
                <w:webHidden/>
              </w:rPr>
              <w:fldChar w:fldCharType="begin"/>
            </w:r>
            <w:r>
              <w:rPr>
                <w:noProof/>
                <w:webHidden/>
              </w:rPr>
              <w:instrText xml:space="preserve"> PAGEREF _Toc426142933 \h </w:instrText>
            </w:r>
            <w:r>
              <w:rPr>
                <w:noProof/>
                <w:webHidden/>
              </w:rPr>
            </w:r>
            <w:r>
              <w:rPr>
                <w:noProof/>
                <w:webHidden/>
              </w:rPr>
              <w:fldChar w:fldCharType="separate"/>
            </w:r>
            <w:r>
              <w:rPr>
                <w:noProof/>
                <w:webHidden/>
              </w:rPr>
              <w:t>10</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4" w:history="1">
            <w:r w:rsidRPr="00C165B4">
              <w:rPr>
                <w:rStyle w:val="Hyperlink"/>
                <w:noProof/>
              </w:rPr>
              <w:t>3.1.2</w:t>
            </w:r>
            <w:r>
              <w:rPr>
                <w:rFonts w:eastAsiaTheme="minorEastAsia"/>
                <w:noProof/>
                <w:lang w:eastAsia="en-GB"/>
              </w:rPr>
              <w:tab/>
            </w:r>
            <w:r w:rsidRPr="00C165B4">
              <w:rPr>
                <w:rStyle w:val="Hyperlink"/>
                <w:noProof/>
              </w:rPr>
              <w:t>CRM data</w:t>
            </w:r>
            <w:r>
              <w:rPr>
                <w:noProof/>
                <w:webHidden/>
              </w:rPr>
              <w:tab/>
            </w:r>
            <w:r>
              <w:rPr>
                <w:noProof/>
                <w:webHidden/>
              </w:rPr>
              <w:fldChar w:fldCharType="begin"/>
            </w:r>
            <w:r>
              <w:rPr>
                <w:noProof/>
                <w:webHidden/>
              </w:rPr>
              <w:instrText xml:space="preserve"> PAGEREF _Toc426142934 \h </w:instrText>
            </w:r>
            <w:r>
              <w:rPr>
                <w:noProof/>
                <w:webHidden/>
              </w:rPr>
            </w:r>
            <w:r>
              <w:rPr>
                <w:noProof/>
                <w:webHidden/>
              </w:rPr>
              <w:fldChar w:fldCharType="separate"/>
            </w:r>
            <w:r>
              <w:rPr>
                <w:noProof/>
                <w:webHidden/>
              </w:rPr>
              <w:t>10</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5" w:history="1">
            <w:r w:rsidRPr="00C165B4">
              <w:rPr>
                <w:rStyle w:val="Hyperlink"/>
                <w:noProof/>
              </w:rPr>
              <w:t>3.1.3</w:t>
            </w:r>
            <w:r>
              <w:rPr>
                <w:rFonts w:eastAsiaTheme="minorEastAsia"/>
                <w:noProof/>
                <w:lang w:eastAsia="en-GB"/>
              </w:rPr>
              <w:tab/>
            </w:r>
            <w:r w:rsidRPr="00C165B4">
              <w:rPr>
                <w:rStyle w:val="Hyperlink"/>
                <w:noProof/>
              </w:rPr>
              <w:t>Mosaic data</w:t>
            </w:r>
            <w:r>
              <w:rPr>
                <w:noProof/>
                <w:webHidden/>
              </w:rPr>
              <w:tab/>
            </w:r>
            <w:r>
              <w:rPr>
                <w:noProof/>
                <w:webHidden/>
              </w:rPr>
              <w:fldChar w:fldCharType="begin"/>
            </w:r>
            <w:r>
              <w:rPr>
                <w:noProof/>
                <w:webHidden/>
              </w:rPr>
              <w:instrText xml:space="preserve"> PAGEREF _Toc426142935 \h </w:instrText>
            </w:r>
            <w:r>
              <w:rPr>
                <w:noProof/>
                <w:webHidden/>
              </w:rPr>
            </w:r>
            <w:r>
              <w:rPr>
                <w:noProof/>
                <w:webHidden/>
              </w:rPr>
              <w:fldChar w:fldCharType="separate"/>
            </w:r>
            <w:r>
              <w:rPr>
                <w:noProof/>
                <w:webHidden/>
              </w:rPr>
              <w:t>11</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6" w:history="1">
            <w:r w:rsidRPr="00C165B4">
              <w:rPr>
                <w:rStyle w:val="Hyperlink"/>
                <w:noProof/>
              </w:rPr>
              <w:t>3.1.4</w:t>
            </w:r>
            <w:r>
              <w:rPr>
                <w:rFonts w:eastAsiaTheme="minorEastAsia"/>
                <w:noProof/>
                <w:lang w:eastAsia="en-GB"/>
              </w:rPr>
              <w:tab/>
            </w:r>
            <w:r w:rsidRPr="00C165B4">
              <w:rPr>
                <w:rStyle w:val="Hyperlink"/>
                <w:noProof/>
              </w:rPr>
              <w:t>IBM Cognos</w:t>
            </w:r>
            <w:r>
              <w:rPr>
                <w:noProof/>
                <w:webHidden/>
              </w:rPr>
              <w:tab/>
            </w:r>
            <w:r>
              <w:rPr>
                <w:noProof/>
                <w:webHidden/>
              </w:rPr>
              <w:fldChar w:fldCharType="begin"/>
            </w:r>
            <w:r>
              <w:rPr>
                <w:noProof/>
                <w:webHidden/>
              </w:rPr>
              <w:instrText xml:space="preserve"> PAGEREF _Toc426142936 \h </w:instrText>
            </w:r>
            <w:r>
              <w:rPr>
                <w:noProof/>
                <w:webHidden/>
              </w:rPr>
            </w:r>
            <w:r>
              <w:rPr>
                <w:noProof/>
                <w:webHidden/>
              </w:rPr>
              <w:fldChar w:fldCharType="separate"/>
            </w:r>
            <w:r>
              <w:rPr>
                <w:noProof/>
                <w:webHidden/>
              </w:rPr>
              <w:t>11</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37" w:history="1">
            <w:r w:rsidRPr="00C165B4">
              <w:rPr>
                <w:rStyle w:val="Hyperlink"/>
                <w:noProof/>
              </w:rPr>
              <w:t>3.2</w:t>
            </w:r>
            <w:r>
              <w:rPr>
                <w:rFonts w:eastAsiaTheme="minorEastAsia"/>
                <w:noProof/>
                <w:lang w:eastAsia="en-GB"/>
              </w:rPr>
              <w:tab/>
            </w:r>
            <w:r w:rsidRPr="00C165B4">
              <w:rPr>
                <w:rStyle w:val="Hyperlink"/>
                <w:noProof/>
              </w:rPr>
              <w:t>Define</w:t>
            </w:r>
            <w:r>
              <w:rPr>
                <w:noProof/>
                <w:webHidden/>
              </w:rPr>
              <w:tab/>
            </w:r>
            <w:r>
              <w:rPr>
                <w:noProof/>
                <w:webHidden/>
              </w:rPr>
              <w:fldChar w:fldCharType="begin"/>
            </w:r>
            <w:r>
              <w:rPr>
                <w:noProof/>
                <w:webHidden/>
              </w:rPr>
              <w:instrText xml:space="preserve"> PAGEREF _Toc426142937 \h </w:instrText>
            </w:r>
            <w:r>
              <w:rPr>
                <w:noProof/>
                <w:webHidden/>
              </w:rPr>
            </w:r>
            <w:r>
              <w:rPr>
                <w:noProof/>
                <w:webHidden/>
              </w:rPr>
              <w:fldChar w:fldCharType="separate"/>
            </w:r>
            <w:r>
              <w:rPr>
                <w:noProof/>
                <w:webHidden/>
              </w:rPr>
              <w:t>1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8" w:history="1">
            <w:r w:rsidRPr="00C165B4">
              <w:rPr>
                <w:rStyle w:val="Hyperlink"/>
                <w:noProof/>
              </w:rPr>
              <w:t>3.2.1</w:t>
            </w:r>
            <w:r>
              <w:rPr>
                <w:rFonts w:eastAsiaTheme="minorEastAsia"/>
                <w:noProof/>
                <w:lang w:eastAsia="en-GB"/>
              </w:rPr>
              <w:tab/>
            </w:r>
            <w:r w:rsidRPr="00C165B4">
              <w:rPr>
                <w:rStyle w:val="Hyperlink"/>
                <w:noProof/>
              </w:rPr>
              <w:t>Preliminary activities</w:t>
            </w:r>
            <w:r>
              <w:rPr>
                <w:noProof/>
                <w:webHidden/>
              </w:rPr>
              <w:tab/>
            </w:r>
            <w:r>
              <w:rPr>
                <w:noProof/>
                <w:webHidden/>
              </w:rPr>
              <w:fldChar w:fldCharType="begin"/>
            </w:r>
            <w:r>
              <w:rPr>
                <w:noProof/>
                <w:webHidden/>
              </w:rPr>
              <w:instrText xml:space="preserve"> PAGEREF _Toc426142938 \h </w:instrText>
            </w:r>
            <w:r>
              <w:rPr>
                <w:noProof/>
                <w:webHidden/>
              </w:rPr>
            </w:r>
            <w:r>
              <w:rPr>
                <w:noProof/>
                <w:webHidden/>
              </w:rPr>
              <w:fldChar w:fldCharType="separate"/>
            </w:r>
            <w:r>
              <w:rPr>
                <w:noProof/>
                <w:webHidden/>
              </w:rPr>
              <w:t>1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39" w:history="1">
            <w:r w:rsidRPr="00C165B4">
              <w:rPr>
                <w:rStyle w:val="Hyperlink"/>
                <w:noProof/>
              </w:rPr>
              <w:t>3.2.2</w:t>
            </w:r>
            <w:r>
              <w:rPr>
                <w:rFonts w:eastAsiaTheme="minorEastAsia"/>
                <w:noProof/>
                <w:lang w:eastAsia="en-GB"/>
              </w:rPr>
              <w:tab/>
            </w:r>
            <w:r w:rsidRPr="00C165B4">
              <w:rPr>
                <w:rStyle w:val="Hyperlink"/>
                <w:noProof/>
              </w:rPr>
              <w:t>Designing of the solution</w:t>
            </w:r>
            <w:r>
              <w:rPr>
                <w:noProof/>
                <w:webHidden/>
              </w:rPr>
              <w:tab/>
            </w:r>
            <w:r>
              <w:rPr>
                <w:noProof/>
                <w:webHidden/>
              </w:rPr>
              <w:fldChar w:fldCharType="begin"/>
            </w:r>
            <w:r>
              <w:rPr>
                <w:noProof/>
                <w:webHidden/>
              </w:rPr>
              <w:instrText xml:space="preserve"> PAGEREF _Toc426142939 \h </w:instrText>
            </w:r>
            <w:r>
              <w:rPr>
                <w:noProof/>
                <w:webHidden/>
              </w:rPr>
            </w:r>
            <w:r>
              <w:rPr>
                <w:noProof/>
                <w:webHidden/>
              </w:rPr>
              <w:fldChar w:fldCharType="separate"/>
            </w:r>
            <w:r>
              <w:rPr>
                <w:noProof/>
                <w:webHidden/>
              </w:rPr>
              <w:t>31</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40" w:history="1">
            <w:r w:rsidRPr="00C165B4">
              <w:rPr>
                <w:rStyle w:val="Hyperlink"/>
                <w:noProof/>
              </w:rPr>
              <w:t>3.3</w:t>
            </w:r>
            <w:r>
              <w:rPr>
                <w:rFonts w:eastAsiaTheme="minorEastAsia"/>
                <w:noProof/>
                <w:lang w:eastAsia="en-GB"/>
              </w:rPr>
              <w:tab/>
            </w:r>
            <w:r w:rsidRPr="00C165B4">
              <w:rPr>
                <w:rStyle w:val="Hyperlink"/>
                <w:noProof/>
              </w:rPr>
              <w:t>Develop</w:t>
            </w:r>
            <w:r>
              <w:rPr>
                <w:noProof/>
                <w:webHidden/>
              </w:rPr>
              <w:tab/>
            </w:r>
            <w:r>
              <w:rPr>
                <w:noProof/>
                <w:webHidden/>
              </w:rPr>
              <w:fldChar w:fldCharType="begin"/>
            </w:r>
            <w:r>
              <w:rPr>
                <w:noProof/>
                <w:webHidden/>
              </w:rPr>
              <w:instrText xml:space="preserve"> PAGEREF _Toc426142940 \h </w:instrText>
            </w:r>
            <w:r>
              <w:rPr>
                <w:noProof/>
                <w:webHidden/>
              </w:rPr>
            </w:r>
            <w:r>
              <w:rPr>
                <w:noProof/>
                <w:webHidden/>
              </w:rPr>
              <w:fldChar w:fldCharType="separate"/>
            </w:r>
            <w:r>
              <w:rPr>
                <w:noProof/>
                <w:webHidden/>
              </w:rPr>
              <w:t>31</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41" w:history="1">
            <w:r w:rsidRPr="00C165B4">
              <w:rPr>
                <w:rStyle w:val="Hyperlink"/>
                <w:noProof/>
              </w:rPr>
              <w:t>3.3.1</w:t>
            </w:r>
            <w:r>
              <w:rPr>
                <w:rFonts w:eastAsiaTheme="minorEastAsia"/>
                <w:noProof/>
                <w:lang w:eastAsia="en-GB"/>
              </w:rPr>
              <w:tab/>
            </w:r>
            <w:r w:rsidRPr="00C165B4">
              <w:rPr>
                <w:rStyle w:val="Hyperlink"/>
                <w:noProof/>
              </w:rPr>
              <w:t>Analysis objectives (questions to be answered)</w:t>
            </w:r>
            <w:r>
              <w:rPr>
                <w:noProof/>
                <w:webHidden/>
              </w:rPr>
              <w:tab/>
            </w:r>
            <w:r>
              <w:rPr>
                <w:noProof/>
                <w:webHidden/>
              </w:rPr>
              <w:fldChar w:fldCharType="begin"/>
            </w:r>
            <w:r>
              <w:rPr>
                <w:noProof/>
                <w:webHidden/>
              </w:rPr>
              <w:instrText xml:space="preserve"> PAGEREF _Toc426142941 \h </w:instrText>
            </w:r>
            <w:r>
              <w:rPr>
                <w:noProof/>
                <w:webHidden/>
              </w:rPr>
            </w:r>
            <w:r>
              <w:rPr>
                <w:noProof/>
                <w:webHidden/>
              </w:rPr>
              <w:fldChar w:fldCharType="separate"/>
            </w:r>
            <w:r>
              <w:rPr>
                <w:noProof/>
                <w:webHidden/>
              </w:rPr>
              <w:t>31</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42" w:history="1">
            <w:r w:rsidRPr="00C165B4">
              <w:rPr>
                <w:rStyle w:val="Hyperlink"/>
                <w:noProof/>
              </w:rPr>
              <w:t>3.3.2</w:t>
            </w:r>
            <w:r>
              <w:rPr>
                <w:rFonts w:eastAsiaTheme="minorEastAsia"/>
                <w:noProof/>
                <w:lang w:eastAsia="en-GB"/>
              </w:rPr>
              <w:tab/>
            </w:r>
            <w:r w:rsidRPr="00C165B4">
              <w:rPr>
                <w:rStyle w:val="Hyperlink"/>
                <w:noProof/>
              </w:rPr>
              <w:t>Implementation</w:t>
            </w:r>
            <w:r>
              <w:rPr>
                <w:noProof/>
                <w:webHidden/>
              </w:rPr>
              <w:tab/>
            </w:r>
            <w:r>
              <w:rPr>
                <w:noProof/>
                <w:webHidden/>
              </w:rPr>
              <w:fldChar w:fldCharType="begin"/>
            </w:r>
            <w:r>
              <w:rPr>
                <w:noProof/>
                <w:webHidden/>
              </w:rPr>
              <w:instrText xml:space="preserve"> PAGEREF _Toc426142942 \h </w:instrText>
            </w:r>
            <w:r>
              <w:rPr>
                <w:noProof/>
                <w:webHidden/>
              </w:rPr>
            </w:r>
            <w:r>
              <w:rPr>
                <w:noProof/>
                <w:webHidden/>
              </w:rPr>
              <w:fldChar w:fldCharType="separate"/>
            </w:r>
            <w:r>
              <w:rPr>
                <w:noProof/>
                <w:webHidden/>
              </w:rPr>
              <w:t>32</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43" w:history="1">
            <w:r w:rsidRPr="00C165B4">
              <w:rPr>
                <w:rStyle w:val="Hyperlink"/>
                <w:noProof/>
              </w:rPr>
              <w:t>3.3.3</w:t>
            </w:r>
            <w:r>
              <w:rPr>
                <w:rFonts w:eastAsiaTheme="minorEastAsia"/>
                <w:noProof/>
                <w:lang w:eastAsia="en-GB"/>
              </w:rPr>
              <w:tab/>
            </w:r>
            <w:r w:rsidRPr="00C165B4">
              <w:rPr>
                <w:rStyle w:val="Hyperlink"/>
                <w:noProof/>
              </w:rPr>
              <w:t>Problems</w:t>
            </w:r>
            <w:r>
              <w:rPr>
                <w:noProof/>
                <w:webHidden/>
              </w:rPr>
              <w:tab/>
            </w:r>
            <w:r>
              <w:rPr>
                <w:noProof/>
                <w:webHidden/>
              </w:rPr>
              <w:fldChar w:fldCharType="begin"/>
            </w:r>
            <w:r>
              <w:rPr>
                <w:noProof/>
                <w:webHidden/>
              </w:rPr>
              <w:instrText xml:space="preserve"> PAGEREF _Toc426142943 \h </w:instrText>
            </w:r>
            <w:r>
              <w:rPr>
                <w:noProof/>
                <w:webHidden/>
              </w:rPr>
            </w:r>
            <w:r>
              <w:rPr>
                <w:noProof/>
                <w:webHidden/>
              </w:rPr>
              <w:fldChar w:fldCharType="separate"/>
            </w:r>
            <w:r>
              <w:rPr>
                <w:noProof/>
                <w:webHidden/>
              </w:rPr>
              <w:t>35</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44" w:history="1">
            <w:r w:rsidRPr="00C165B4">
              <w:rPr>
                <w:rStyle w:val="Hyperlink"/>
                <w:noProof/>
              </w:rPr>
              <w:t>3.4</w:t>
            </w:r>
            <w:r>
              <w:rPr>
                <w:rFonts w:eastAsiaTheme="minorEastAsia"/>
                <w:noProof/>
                <w:lang w:eastAsia="en-GB"/>
              </w:rPr>
              <w:tab/>
            </w:r>
            <w:r w:rsidRPr="00C165B4">
              <w:rPr>
                <w:rStyle w:val="Hyperlink"/>
                <w:noProof/>
              </w:rPr>
              <w:t>Deliver</w:t>
            </w:r>
            <w:r>
              <w:rPr>
                <w:noProof/>
                <w:webHidden/>
              </w:rPr>
              <w:tab/>
            </w:r>
            <w:r>
              <w:rPr>
                <w:noProof/>
                <w:webHidden/>
              </w:rPr>
              <w:fldChar w:fldCharType="begin"/>
            </w:r>
            <w:r>
              <w:rPr>
                <w:noProof/>
                <w:webHidden/>
              </w:rPr>
              <w:instrText xml:space="preserve"> PAGEREF _Toc426142944 \h </w:instrText>
            </w:r>
            <w:r>
              <w:rPr>
                <w:noProof/>
                <w:webHidden/>
              </w:rPr>
            </w:r>
            <w:r>
              <w:rPr>
                <w:noProof/>
                <w:webHidden/>
              </w:rPr>
              <w:fldChar w:fldCharType="separate"/>
            </w:r>
            <w:r>
              <w:rPr>
                <w:noProof/>
                <w:webHidden/>
              </w:rPr>
              <w:t>36</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45" w:history="1">
            <w:r w:rsidRPr="00C165B4">
              <w:rPr>
                <w:rStyle w:val="Hyperlink"/>
                <w:noProof/>
              </w:rPr>
              <w:t>3.4.1</w:t>
            </w:r>
            <w:r>
              <w:rPr>
                <w:rFonts w:eastAsiaTheme="minorEastAsia"/>
                <w:noProof/>
                <w:lang w:eastAsia="en-GB"/>
              </w:rPr>
              <w:tab/>
            </w:r>
            <w:r w:rsidRPr="00C165B4">
              <w:rPr>
                <w:rStyle w:val="Hyperlink"/>
                <w:noProof/>
              </w:rPr>
              <w:t>Presentation at the Council (evaluation)</w:t>
            </w:r>
            <w:r>
              <w:rPr>
                <w:noProof/>
                <w:webHidden/>
              </w:rPr>
              <w:tab/>
            </w:r>
            <w:r>
              <w:rPr>
                <w:noProof/>
                <w:webHidden/>
              </w:rPr>
              <w:fldChar w:fldCharType="begin"/>
            </w:r>
            <w:r>
              <w:rPr>
                <w:noProof/>
                <w:webHidden/>
              </w:rPr>
              <w:instrText xml:space="preserve"> PAGEREF _Toc426142945 \h </w:instrText>
            </w:r>
            <w:r>
              <w:rPr>
                <w:noProof/>
                <w:webHidden/>
              </w:rPr>
            </w:r>
            <w:r>
              <w:rPr>
                <w:noProof/>
                <w:webHidden/>
              </w:rPr>
              <w:fldChar w:fldCharType="separate"/>
            </w:r>
            <w:r>
              <w:rPr>
                <w:noProof/>
                <w:webHidden/>
              </w:rPr>
              <w:t>36</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46" w:history="1">
            <w:r w:rsidRPr="00C165B4">
              <w:rPr>
                <w:rStyle w:val="Hyperlink"/>
                <w:noProof/>
              </w:rPr>
              <w:t>4</w:t>
            </w:r>
            <w:r>
              <w:rPr>
                <w:rFonts w:eastAsiaTheme="minorEastAsia"/>
                <w:noProof/>
                <w:lang w:eastAsia="en-GB"/>
              </w:rPr>
              <w:tab/>
            </w:r>
            <w:r w:rsidRPr="00C165B4">
              <w:rPr>
                <w:rStyle w:val="Hyperlink"/>
                <w:noProof/>
              </w:rPr>
              <w:t>Analysis or Evaluation</w:t>
            </w:r>
            <w:r>
              <w:rPr>
                <w:noProof/>
                <w:webHidden/>
              </w:rPr>
              <w:tab/>
            </w:r>
            <w:r>
              <w:rPr>
                <w:noProof/>
                <w:webHidden/>
              </w:rPr>
              <w:fldChar w:fldCharType="begin"/>
            </w:r>
            <w:r>
              <w:rPr>
                <w:noProof/>
                <w:webHidden/>
              </w:rPr>
              <w:instrText xml:space="preserve"> PAGEREF _Toc426142946 \h </w:instrText>
            </w:r>
            <w:r>
              <w:rPr>
                <w:noProof/>
                <w:webHidden/>
              </w:rPr>
            </w:r>
            <w:r>
              <w:rPr>
                <w:noProof/>
                <w:webHidden/>
              </w:rPr>
              <w:fldChar w:fldCharType="separate"/>
            </w:r>
            <w:r>
              <w:rPr>
                <w:noProof/>
                <w:webHidden/>
              </w:rPr>
              <w:t>37</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47" w:history="1">
            <w:r w:rsidRPr="00C165B4">
              <w:rPr>
                <w:rStyle w:val="Hyperlink"/>
                <w:noProof/>
              </w:rPr>
              <w:t>4.1</w:t>
            </w:r>
            <w:r>
              <w:rPr>
                <w:rFonts w:eastAsiaTheme="minorEastAsia"/>
                <w:noProof/>
                <w:lang w:eastAsia="en-GB"/>
              </w:rPr>
              <w:tab/>
            </w:r>
            <w:r w:rsidRPr="00C165B4">
              <w:rPr>
                <w:rStyle w:val="Hyperlink"/>
                <w:noProof/>
              </w:rPr>
              <w:t>Evaluation of the tools used</w:t>
            </w:r>
            <w:r>
              <w:rPr>
                <w:noProof/>
                <w:webHidden/>
              </w:rPr>
              <w:tab/>
            </w:r>
            <w:r>
              <w:rPr>
                <w:noProof/>
                <w:webHidden/>
              </w:rPr>
              <w:fldChar w:fldCharType="begin"/>
            </w:r>
            <w:r>
              <w:rPr>
                <w:noProof/>
                <w:webHidden/>
              </w:rPr>
              <w:instrText xml:space="preserve"> PAGEREF _Toc426142947 \h </w:instrText>
            </w:r>
            <w:r>
              <w:rPr>
                <w:noProof/>
                <w:webHidden/>
              </w:rPr>
            </w:r>
            <w:r>
              <w:rPr>
                <w:noProof/>
                <w:webHidden/>
              </w:rPr>
              <w:fldChar w:fldCharType="separate"/>
            </w:r>
            <w:r>
              <w:rPr>
                <w:noProof/>
                <w:webHidden/>
              </w:rPr>
              <w:t>37</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48" w:history="1">
            <w:r w:rsidRPr="00C165B4">
              <w:rPr>
                <w:rStyle w:val="Hyperlink"/>
                <w:noProof/>
              </w:rPr>
              <w:t>4.2</w:t>
            </w:r>
            <w:r>
              <w:rPr>
                <w:rFonts w:eastAsiaTheme="minorEastAsia"/>
                <w:noProof/>
                <w:lang w:eastAsia="en-GB"/>
              </w:rPr>
              <w:tab/>
            </w:r>
            <w:r w:rsidRPr="00C165B4">
              <w:rPr>
                <w:rStyle w:val="Hyperlink"/>
                <w:noProof/>
              </w:rPr>
              <w:t>Evaluation of work undertaken</w:t>
            </w:r>
            <w:r>
              <w:rPr>
                <w:noProof/>
                <w:webHidden/>
              </w:rPr>
              <w:tab/>
            </w:r>
            <w:r>
              <w:rPr>
                <w:noProof/>
                <w:webHidden/>
              </w:rPr>
              <w:fldChar w:fldCharType="begin"/>
            </w:r>
            <w:r>
              <w:rPr>
                <w:noProof/>
                <w:webHidden/>
              </w:rPr>
              <w:instrText xml:space="preserve"> PAGEREF _Toc426142948 \h </w:instrText>
            </w:r>
            <w:r>
              <w:rPr>
                <w:noProof/>
                <w:webHidden/>
              </w:rPr>
            </w:r>
            <w:r>
              <w:rPr>
                <w:noProof/>
                <w:webHidden/>
              </w:rPr>
              <w:fldChar w:fldCharType="separate"/>
            </w:r>
            <w:r>
              <w:rPr>
                <w:noProof/>
                <w:webHidden/>
              </w:rPr>
              <w:t>3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49" w:history="1">
            <w:r w:rsidRPr="00C165B4">
              <w:rPr>
                <w:rStyle w:val="Hyperlink"/>
                <w:noProof/>
              </w:rPr>
              <w:t>4.2.1</w:t>
            </w:r>
            <w:r>
              <w:rPr>
                <w:rFonts w:eastAsiaTheme="minorEastAsia"/>
                <w:noProof/>
                <w:lang w:eastAsia="en-GB"/>
              </w:rPr>
              <w:tab/>
            </w:r>
            <w:r w:rsidRPr="00C165B4">
              <w:rPr>
                <w:rStyle w:val="Hyperlink"/>
                <w:noProof/>
              </w:rPr>
              <w:t>Report 1</w:t>
            </w:r>
            <w:r>
              <w:rPr>
                <w:noProof/>
                <w:webHidden/>
              </w:rPr>
              <w:tab/>
            </w:r>
            <w:r>
              <w:rPr>
                <w:noProof/>
                <w:webHidden/>
              </w:rPr>
              <w:fldChar w:fldCharType="begin"/>
            </w:r>
            <w:r>
              <w:rPr>
                <w:noProof/>
                <w:webHidden/>
              </w:rPr>
              <w:instrText xml:space="preserve"> PAGEREF _Toc426142949 \h </w:instrText>
            </w:r>
            <w:r>
              <w:rPr>
                <w:noProof/>
                <w:webHidden/>
              </w:rPr>
            </w:r>
            <w:r>
              <w:rPr>
                <w:noProof/>
                <w:webHidden/>
              </w:rPr>
              <w:fldChar w:fldCharType="separate"/>
            </w:r>
            <w:r>
              <w:rPr>
                <w:noProof/>
                <w:webHidden/>
              </w:rPr>
              <w:t>3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50" w:history="1">
            <w:r w:rsidRPr="00C165B4">
              <w:rPr>
                <w:rStyle w:val="Hyperlink"/>
                <w:noProof/>
              </w:rPr>
              <w:t>4.2.2</w:t>
            </w:r>
            <w:r>
              <w:rPr>
                <w:rFonts w:eastAsiaTheme="minorEastAsia"/>
                <w:noProof/>
                <w:lang w:eastAsia="en-GB"/>
              </w:rPr>
              <w:tab/>
            </w:r>
            <w:r w:rsidRPr="00C165B4">
              <w:rPr>
                <w:rStyle w:val="Hyperlink"/>
                <w:noProof/>
              </w:rPr>
              <w:t>Report 2</w:t>
            </w:r>
            <w:r>
              <w:rPr>
                <w:noProof/>
                <w:webHidden/>
              </w:rPr>
              <w:tab/>
            </w:r>
            <w:r>
              <w:rPr>
                <w:noProof/>
                <w:webHidden/>
              </w:rPr>
              <w:fldChar w:fldCharType="begin"/>
            </w:r>
            <w:r>
              <w:rPr>
                <w:noProof/>
                <w:webHidden/>
              </w:rPr>
              <w:instrText xml:space="preserve"> PAGEREF _Toc426142950 \h </w:instrText>
            </w:r>
            <w:r>
              <w:rPr>
                <w:noProof/>
                <w:webHidden/>
              </w:rPr>
            </w:r>
            <w:r>
              <w:rPr>
                <w:noProof/>
                <w:webHidden/>
              </w:rPr>
              <w:fldChar w:fldCharType="separate"/>
            </w:r>
            <w:r>
              <w:rPr>
                <w:noProof/>
                <w:webHidden/>
              </w:rPr>
              <w:t>37</w:t>
            </w:r>
            <w:r>
              <w:rPr>
                <w:noProof/>
                <w:webHidden/>
              </w:rPr>
              <w:fldChar w:fldCharType="end"/>
            </w:r>
          </w:hyperlink>
        </w:p>
        <w:p w:rsidR="00F05749" w:rsidRDefault="00F05749">
          <w:pPr>
            <w:pStyle w:val="TOC3"/>
            <w:tabs>
              <w:tab w:val="left" w:pos="1320"/>
              <w:tab w:val="right" w:leader="dot" w:pos="9062"/>
            </w:tabs>
            <w:rPr>
              <w:rFonts w:eastAsiaTheme="minorEastAsia"/>
              <w:noProof/>
              <w:lang w:eastAsia="en-GB"/>
            </w:rPr>
          </w:pPr>
          <w:hyperlink w:anchor="_Toc426142951" w:history="1">
            <w:r w:rsidRPr="00C165B4">
              <w:rPr>
                <w:rStyle w:val="Hyperlink"/>
                <w:noProof/>
              </w:rPr>
              <w:t>4.2.3</w:t>
            </w:r>
            <w:r>
              <w:rPr>
                <w:rFonts w:eastAsiaTheme="minorEastAsia"/>
                <w:noProof/>
                <w:lang w:eastAsia="en-GB"/>
              </w:rPr>
              <w:tab/>
            </w:r>
            <w:r w:rsidRPr="00C165B4">
              <w:rPr>
                <w:rStyle w:val="Hyperlink"/>
                <w:noProof/>
              </w:rPr>
              <w:t>Report 3</w:t>
            </w:r>
            <w:r>
              <w:rPr>
                <w:noProof/>
                <w:webHidden/>
              </w:rPr>
              <w:tab/>
            </w:r>
            <w:r>
              <w:rPr>
                <w:noProof/>
                <w:webHidden/>
              </w:rPr>
              <w:fldChar w:fldCharType="begin"/>
            </w:r>
            <w:r>
              <w:rPr>
                <w:noProof/>
                <w:webHidden/>
              </w:rPr>
              <w:instrText xml:space="preserve"> PAGEREF _Toc426142951 \h </w:instrText>
            </w:r>
            <w:r>
              <w:rPr>
                <w:noProof/>
                <w:webHidden/>
              </w:rPr>
            </w:r>
            <w:r>
              <w:rPr>
                <w:noProof/>
                <w:webHidden/>
              </w:rPr>
              <w:fldChar w:fldCharType="separate"/>
            </w:r>
            <w:r>
              <w:rPr>
                <w:noProof/>
                <w:webHidden/>
              </w:rPr>
              <w:t>38</w:t>
            </w:r>
            <w:r>
              <w:rPr>
                <w:noProof/>
                <w:webHidden/>
              </w:rPr>
              <w:fldChar w:fldCharType="end"/>
            </w:r>
          </w:hyperlink>
        </w:p>
        <w:p w:rsidR="00F05749" w:rsidRDefault="00F05749">
          <w:pPr>
            <w:pStyle w:val="TOC2"/>
            <w:tabs>
              <w:tab w:val="left" w:pos="880"/>
              <w:tab w:val="right" w:leader="dot" w:pos="9062"/>
            </w:tabs>
            <w:rPr>
              <w:rFonts w:eastAsiaTheme="minorEastAsia"/>
              <w:noProof/>
              <w:lang w:eastAsia="en-GB"/>
            </w:rPr>
          </w:pPr>
          <w:hyperlink w:anchor="_Toc426142952" w:history="1">
            <w:r w:rsidRPr="00C165B4">
              <w:rPr>
                <w:rStyle w:val="Hyperlink"/>
                <w:noProof/>
              </w:rPr>
              <w:t>4.3</w:t>
            </w:r>
            <w:r>
              <w:rPr>
                <w:rFonts w:eastAsiaTheme="minorEastAsia"/>
                <w:noProof/>
                <w:lang w:eastAsia="en-GB"/>
              </w:rPr>
              <w:tab/>
            </w:r>
            <w:r w:rsidRPr="00C165B4">
              <w:rPr>
                <w:rStyle w:val="Hyperlink"/>
                <w:noProof/>
              </w:rPr>
              <w:t>Evaluation of methodology used</w:t>
            </w:r>
            <w:r>
              <w:rPr>
                <w:noProof/>
                <w:webHidden/>
              </w:rPr>
              <w:tab/>
            </w:r>
            <w:r>
              <w:rPr>
                <w:noProof/>
                <w:webHidden/>
              </w:rPr>
              <w:fldChar w:fldCharType="begin"/>
            </w:r>
            <w:r>
              <w:rPr>
                <w:noProof/>
                <w:webHidden/>
              </w:rPr>
              <w:instrText xml:space="preserve"> PAGEREF _Toc426142952 \h </w:instrText>
            </w:r>
            <w:r>
              <w:rPr>
                <w:noProof/>
                <w:webHidden/>
              </w:rPr>
            </w:r>
            <w:r>
              <w:rPr>
                <w:noProof/>
                <w:webHidden/>
              </w:rPr>
              <w:fldChar w:fldCharType="separate"/>
            </w:r>
            <w:r>
              <w:rPr>
                <w:noProof/>
                <w:webHidden/>
              </w:rPr>
              <w:t>38</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53" w:history="1">
            <w:r w:rsidRPr="00C165B4">
              <w:rPr>
                <w:rStyle w:val="Hyperlink"/>
                <w:noProof/>
              </w:rPr>
              <w:t>5</w:t>
            </w:r>
            <w:r>
              <w:rPr>
                <w:rFonts w:eastAsiaTheme="minorEastAsia"/>
                <w:noProof/>
                <w:lang w:eastAsia="en-GB"/>
              </w:rPr>
              <w:tab/>
            </w:r>
            <w:r w:rsidRPr="00C165B4">
              <w:rPr>
                <w:rStyle w:val="Hyperlink"/>
                <w:noProof/>
              </w:rPr>
              <w:t>Conclusion</w:t>
            </w:r>
            <w:r>
              <w:rPr>
                <w:noProof/>
                <w:webHidden/>
              </w:rPr>
              <w:tab/>
            </w:r>
            <w:r>
              <w:rPr>
                <w:noProof/>
                <w:webHidden/>
              </w:rPr>
              <w:fldChar w:fldCharType="begin"/>
            </w:r>
            <w:r>
              <w:rPr>
                <w:noProof/>
                <w:webHidden/>
              </w:rPr>
              <w:instrText xml:space="preserve"> PAGEREF _Toc426142953 \h </w:instrText>
            </w:r>
            <w:r>
              <w:rPr>
                <w:noProof/>
                <w:webHidden/>
              </w:rPr>
            </w:r>
            <w:r>
              <w:rPr>
                <w:noProof/>
                <w:webHidden/>
              </w:rPr>
              <w:fldChar w:fldCharType="separate"/>
            </w:r>
            <w:r>
              <w:rPr>
                <w:noProof/>
                <w:webHidden/>
              </w:rPr>
              <w:t>39</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54" w:history="1">
            <w:r w:rsidRPr="00C165B4">
              <w:rPr>
                <w:rStyle w:val="Hyperlink"/>
                <w:noProof/>
              </w:rPr>
              <w:t>6</w:t>
            </w:r>
            <w:r>
              <w:rPr>
                <w:rFonts w:eastAsiaTheme="minorEastAsia"/>
                <w:noProof/>
                <w:lang w:eastAsia="en-GB"/>
              </w:rPr>
              <w:tab/>
            </w:r>
            <w:r w:rsidRPr="00C165B4">
              <w:rPr>
                <w:rStyle w:val="Hyperlink"/>
                <w:noProof/>
              </w:rPr>
              <w:t>Appendix A</w:t>
            </w:r>
            <w:r>
              <w:rPr>
                <w:noProof/>
                <w:webHidden/>
              </w:rPr>
              <w:tab/>
            </w:r>
            <w:r>
              <w:rPr>
                <w:noProof/>
                <w:webHidden/>
              </w:rPr>
              <w:fldChar w:fldCharType="begin"/>
            </w:r>
            <w:r>
              <w:rPr>
                <w:noProof/>
                <w:webHidden/>
              </w:rPr>
              <w:instrText xml:space="preserve"> PAGEREF _Toc426142954 \h </w:instrText>
            </w:r>
            <w:r>
              <w:rPr>
                <w:noProof/>
                <w:webHidden/>
              </w:rPr>
            </w:r>
            <w:r>
              <w:rPr>
                <w:noProof/>
                <w:webHidden/>
              </w:rPr>
              <w:fldChar w:fldCharType="separate"/>
            </w:r>
            <w:r>
              <w:rPr>
                <w:noProof/>
                <w:webHidden/>
              </w:rPr>
              <w:t>40</w:t>
            </w:r>
            <w:r>
              <w:rPr>
                <w:noProof/>
                <w:webHidden/>
              </w:rPr>
              <w:fldChar w:fldCharType="end"/>
            </w:r>
          </w:hyperlink>
        </w:p>
        <w:p w:rsidR="00F05749" w:rsidRDefault="00F05749">
          <w:pPr>
            <w:pStyle w:val="TOC1"/>
            <w:tabs>
              <w:tab w:val="left" w:pos="440"/>
              <w:tab w:val="right" w:leader="dot" w:pos="9062"/>
            </w:tabs>
            <w:rPr>
              <w:rFonts w:eastAsiaTheme="minorEastAsia"/>
              <w:noProof/>
              <w:lang w:eastAsia="en-GB"/>
            </w:rPr>
          </w:pPr>
          <w:hyperlink w:anchor="_Toc426142955" w:history="1">
            <w:r w:rsidRPr="00C165B4">
              <w:rPr>
                <w:rStyle w:val="Hyperlink"/>
                <w:noProof/>
              </w:rPr>
              <w:t>7</w:t>
            </w:r>
            <w:r>
              <w:rPr>
                <w:rFonts w:eastAsiaTheme="minorEastAsia"/>
                <w:noProof/>
                <w:lang w:eastAsia="en-GB"/>
              </w:rPr>
              <w:tab/>
            </w:r>
            <w:r w:rsidRPr="00C165B4">
              <w:rPr>
                <w:rStyle w:val="Hyperlink"/>
                <w:noProof/>
              </w:rPr>
              <w:t>Bibliography</w:t>
            </w:r>
            <w:r>
              <w:rPr>
                <w:noProof/>
                <w:webHidden/>
              </w:rPr>
              <w:tab/>
            </w:r>
            <w:r>
              <w:rPr>
                <w:noProof/>
                <w:webHidden/>
              </w:rPr>
              <w:fldChar w:fldCharType="begin"/>
            </w:r>
            <w:r>
              <w:rPr>
                <w:noProof/>
                <w:webHidden/>
              </w:rPr>
              <w:instrText xml:space="preserve"> PAGEREF _Toc426142955 \h </w:instrText>
            </w:r>
            <w:r>
              <w:rPr>
                <w:noProof/>
                <w:webHidden/>
              </w:rPr>
            </w:r>
            <w:r>
              <w:rPr>
                <w:noProof/>
                <w:webHidden/>
              </w:rPr>
              <w:fldChar w:fldCharType="separate"/>
            </w:r>
            <w:r>
              <w:rPr>
                <w:noProof/>
                <w:webHidden/>
              </w:rPr>
              <w:t>43</w:t>
            </w:r>
            <w:r>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6142915"/>
      <w:r>
        <w:lastRenderedPageBreak/>
        <w:t>Introduction</w:t>
      </w:r>
      <w:bookmarkEnd w:id="0"/>
    </w:p>
    <w:p w:rsidR="00667C9F" w:rsidRDefault="00667C9F" w:rsidP="00667C9F">
      <w:r w:rsidRPr="00667C9F">
        <w:t>an introduction to the document, clearing stating the hypothesis or objective of the project, motivation for the work and the results achieved. The structure of the remainder of the document should also be outlined.</w:t>
      </w:r>
    </w:p>
    <w:p w:rsidR="00D43E40" w:rsidRDefault="00D43E40" w:rsidP="00D43E40">
      <w:r>
        <w:t>Over the last few years, the School of Informatics has been collaborating with the City of Edinburgh Council in the area of open data in initiatives such as the Smart Data Hack and the Council's EdinburghApps hackathons.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6142916"/>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Cognos</w:t>
      </w:r>
    </w:p>
    <w:p w:rsidR="00E84F90" w:rsidRDefault="00E84F90" w:rsidP="00E84F90">
      <w:pPr>
        <w:pStyle w:val="Heading2"/>
      </w:pPr>
      <w:bookmarkStart w:id="2" w:name="_Toc426142917"/>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6142918"/>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6142919"/>
      <w:r>
        <w:lastRenderedPageBreak/>
        <w:t>Background</w:t>
      </w:r>
      <w:bookmarkEnd w:id="4"/>
    </w:p>
    <w:p w:rsidR="00667C9F" w:rsidRPr="00667C9F" w:rsidRDefault="00667C9F" w:rsidP="00667C9F">
      <w:r w:rsidRPr="00667C9F">
        <w:t>background to the project, previous work, exposition of relevant literature, setting of the work in the proper context. This should contain sufficient information to allow the reader to appreciate the contribution you have made.</w:t>
      </w:r>
    </w:p>
    <w:p w:rsidR="00DB6DB6" w:rsidRDefault="00DB6DB6" w:rsidP="00DB6DB6"/>
    <w:p w:rsidR="006B598D" w:rsidRDefault="006B598D" w:rsidP="00DB6DB6"/>
    <w:p w:rsidR="00E0153F" w:rsidRDefault="001C7D08" w:rsidP="00B96635">
      <w:pPr>
        <w:pStyle w:val="Heading2"/>
      </w:pPr>
      <w:bookmarkStart w:id="5" w:name="_Toc426142920"/>
      <w:r>
        <w:t>Introduction</w:t>
      </w:r>
      <w:r w:rsidR="00B96635">
        <w:t xml:space="preserve"> to design</w:t>
      </w:r>
      <w:bookmarkEnd w:id="5"/>
    </w:p>
    <w:p w:rsidR="00E0153F" w:rsidRDefault="00E0153F" w:rsidP="00E0153F"/>
    <w:p w:rsidR="00E0153F" w:rsidRPr="00E0153F" w:rsidRDefault="00E0153F" w:rsidP="00E0153F"/>
    <w:p w:rsidR="00530D23" w:rsidRDefault="00530D23" w:rsidP="00530D23">
      <w:pPr>
        <w:pStyle w:val="Heading2"/>
      </w:pPr>
      <w:bookmarkStart w:id="6" w:name="_Toc426142921"/>
      <w:r>
        <w:t>Tools and practices</w:t>
      </w:r>
      <w:bookmarkEnd w:id="6"/>
    </w:p>
    <w:p w:rsidR="00530D23" w:rsidRPr="001E7E4F" w:rsidRDefault="00A365BE"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Some of the tools used by designers include</w:t>
      </w:r>
      <w:r w:rsidR="00530D23" w:rsidRPr="001E7E4F">
        <w:rPr>
          <w:rFonts w:eastAsia="Times New Roman" w:cs="Times New Roman"/>
          <w:color w:val="000000"/>
          <w:sz w:val="24"/>
          <w:szCs w:val="24"/>
          <w:lang w:eastAsia="en-GB"/>
        </w:rPr>
        <w:t>:</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530D23" w:rsidRPr="001E7E4F" w:rsidRDefault="00A365BE" w:rsidP="00A365BE">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Video recording/</w:t>
      </w:r>
      <w:r w:rsidRPr="00A365BE">
        <w:rPr>
          <w:rFonts w:eastAsia="Times New Roman" w:cs="Times New Roman"/>
          <w:color w:val="000000"/>
          <w:sz w:val="24"/>
          <w:szCs w:val="24"/>
          <w:lang w:eastAsia="en-GB"/>
        </w:rPr>
        <w:t xml:space="preserve">observing target users in </w:t>
      </w:r>
      <w:r>
        <w:rPr>
          <w:rFonts w:eastAsia="Times New Roman" w:cs="Times New Roman"/>
          <w:color w:val="000000"/>
          <w:sz w:val="24"/>
          <w:szCs w:val="24"/>
          <w:lang w:eastAsia="en-GB"/>
        </w:rPr>
        <w:t>the</w:t>
      </w:r>
      <w:r w:rsidRPr="00A365BE">
        <w:rPr>
          <w:rFonts w:eastAsia="Times New Roman" w:cs="Times New Roman"/>
          <w:color w:val="000000"/>
          <w:sz w:val="24"/>
          <w:szCs w:val="24"/>
          <w:lang w:eastAsia="en-GB"/>
        </w:rPr>
        <w:t xml:space="preserve"> real-world setting</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Usability inspection methods (</w:t>
      </w:r>
      <w:r w:rsidR="00A365BE">
        <w:rPr>
          <w:rFonts w:eastAsia="Times New Roman" w:cs="Times New Roman"/>
          <w:color w:val="000000"/>
          <w:sz w:val="24"/>
          <w:szCs w:val="24"/>
          <w:lang w:eastAsia="en-GB"/>
        </w:rPr>
        <w:t xml:space="preserve">should be deployed </w:t>
      </w:r>
      <w:r w:rsidRPr="001E7E4F">
        <w:rPr>
          <w:rFonts w:eastAsia="Times New Roman" w:cs="Times New Roman"/>
          <w:color w:val="000000"/>
          <w:sz w:val="24"/>
          <w:szCs w:val="24"/>
          <w:lang w:eastAsia="en-GB"/>
        </w:rPr>
        <w:t xml:space="preserve">as early as possible):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r w:rsidR="00A365BE">
        <w:rPr>
          <w:rFonts w:eastAsia="Times New Roman" w:cs="Times New Roman"/>
          <w:color w:val="000000"/>
          <w:sz w:val="24"/>
          <w:szCs w:val="24"/>
          <w:lang w:eastAsia="en-GB"/>
        </w:rPr>
        <w:t>s</w:t>
      </w:r>
    </w:p>
    <w:p w:rsidR="00530D23" w:rsidRPr="001E7E4F" w:rsidRDefault="00A365BE"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w:t>
      </w:r>
      <w:r w:rsidR="00530D23" w:rsidRPr="001E7E4F">
        <w:rPr>
          <w:rFonts w:eastAsia="Times New Roman" w:cs="Times New Roman"/>
          <w:color w:val="000000"/>
          <w:sz w:val="24"/>
          <w:szCs w:val="24"/>
          <w:lang w:eastAsia="en-GB"/>
        </w:rPr>
        <w:t>ognitive walkthrough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Usability testing methods (</w:t>
      </w:r>
      <w:r w:rsidR="00A365BE">
        <w:rPr>
          <w:rFonts w:eastAsia="Times New Roman" w:cs="Times New Roman"/>
          <w:color w:val="000000"/>
          <w:sz w:val="24"/>
          <w:szCs w:val="24"/>
          <w:lang w:eastAsia="en-GB"/>
        </w:rPr>
        <w:t>used</w:t>
      </w:r>
      <w:r w:rsidRPr="001E7E4F">
        <w:rPr>
          <w:rFonts w:eastAsia="Times New Roman" w:cs="Times New Roman"/>
          <w:color w:val="000000"/>
          <w:sz w:val="24"/>
          <w:szCs w:val="24"/>
          <w:lang w:eastAsia="en-GB"/>
        </w:rPr>
        <w:t xml:space="preserve"> after some ground was established):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530D23" w:rsidRPr="001E7E4F" w:rsidRDefault="00A365BE"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T</w:t>
      </w:r>
      <w:r w:rsidR="00530D23" w:rsidRPr="001E7E4F">
        <w:rPr>
          <w:rFonts w:eastAsia="Times New Roman" w:cs="Times New Roman"/>
          <w:color w:val="000000"/>
          <w:sz w:val="24"/>
          <w:szCs w:val="24"/>
          <w:lang w:eastAsia="en-GB"/>
        </w:rPr>
        <w:t>ask scenario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high-fidelity” – later on, </w:t>
      </w:r>
      <w:r w:rsidR="00A365BE">
        <w:rPr>
          <w:rFonts w:eastAsia="Times New Roman" w:cs="Times New Roman"/>
          <w:color w:val="000000"/>
          <w:sz w:val="24"/>
          <w:szCs w:val="24"/>
          <w:lang w:eastAsia="en-GB"/>
        </w:rPr>
        <w:t>when most functionalities are implemented</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ackathon</w:t>
      </w:r>
    </w:p>
    <w:p w:rsidR="00A365BE" w:rsidRDefault="00A365BE"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p>
    <w:p w:rsidR="00530D23" w:rsidRPr="001E7E4F" w:rsidRDefault="00530D23"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r w:rsidR="00A365BE">
        <w:rPr>
          <w:rFonts w:eastAsia="Times New Roman" w:cs="Times New Roman"/>
          <w:color w:val="000000"/>
          <w:sz w:val="24"/>
          <w:szCs w:val="24"/>
          <w:lang w:eastAsia="en-GB"/>
        </w:rPr>
        <w:t xml:space="preserve"> that help to think about the design</w:t>
      </w:r>
      <w:r w:rsidRPr="001E7E4F">
        <w:rPr>
          <w:rFonts w:eastAsia="Times New Roman" w:cs="Times New Roman"/>
          <w:color w:val="000000"/>
          <w:sz w:val="24"/>
          <w:szCs w:val="24"/>
          <w:lang w:eastAsia="en-GB"/>
        </w:rPr>
        <w:t>:</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530D23" w:rsidRDefault="00530D23" w:rsidP="00530D23"/>
    <w:p w:rsidR="004B7A91" w:rsidRDefault="004B7A91" w:rsidP="00B96635">
      <w:pPr>
        <w:pStyle w:val="Heading2"/>
      </w:pPr>
      <w:bookmarkStart w:id="7" w:name="_Toc426142922"/>
      <w:r>
        <w:t>Data-driven design</w:t>
      </w:r>
      <w:bookmarkEnd w:id="7"/>
    </w:p>
    <w:p w:rsidR="004B7A91" w:rsidRDefault="004B7A91" w:rsidP="00B96635"/>
    <w:p w:rsidR="004B7A91" w:rsidRDefault="006951B6" w:rsidP="00B96635">
      <w:pPr>
        <w:pStyle w:val="ListParagraph"/>
        <w:numPr>
          <w:ilvl w:val="0"/>
          <w:numId w:val="13"/>
        </w:numPr>
      </w:pPr>
      <w:r>
        <w:t>What would a cup say if it could speak?</w:t>
      </w:r>
    </w:p>
    <w:p w:rsidR="004B7A91" w:rsidRDefault="004B7A91" w:rsidP="00B96635">
      <w:pPr>
        <w:pStyle w:val="ListParagraph"/>
        <w:numPr>
          <w:ilvl w:val="0"/>
          <w:numId w:val="13"/>
        </w:numPr>
      </w:pPr>
      <w:r>
        <w:t>Amazon poster generated automatically to be personalised</w:t>
      </w:r>
    </w:p>
    <w:p w:rsidR="004B7A91" w:rsidRDefault="004B7A91" w:rsidP="00B96635">
      <w:pPr>
        <w:pStyle w:val="ListParagraph"/>
        <w:numPr>
          <w:ilvl w:val="0"/>
          <w:numId w:val="13"/>
        </w:numPr>
      </w:pPr>
      <w:r>
        <w:t>Web analytics</w:t>
      </w:r>
    </w:p>
    <w:p w:rsidR="004B7A91" w:rsidRDefault="004B7A91" w:rsidP="00B96635"/>
    <w:p w:rsidR="001C7D08" w:rsidRPr="00A77F86" w:rsidRDefault="00530D23" w:rsidP="00B96635">
      <w:pPr>
        <w:pStyle w:val="Heading3"/>
      </w:pPr>
      <w:bookmarkStart w:id="8" w:name="_Toc426142923"/>
      <w:r>
        <w:t>Introduction to b</w:t>
      </w:r>
      <w:r w:rsidR="001C7D08">
        <w:t>ig data</w:t>
      </w:r>
      <w:bookmarkEnd w:id="8"/>
    </w:p>
    <w:p w:rsidR="001C7D08" w:rsidRDefault="001C7D08" w:rsidP="00B96635">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Vs”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xml:space="preserve">.  Since then, the “Vs” description has been used and expanded (to “5 Vs”)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1C7D08" w:rsidRDefault="001C7D08" w:rsidP="00B96635">
      <w:r>
        <w:t>The “5Vs” of big data are as follows:</w:t>
      </w:r>
    </w:p>
    <w:p w:rsidR="001C7D08" w:rsidRDefault="001C7D08" w:rsidP="00B96635">
      <w:pPr>
        <w:pStyle w:val="ListParagraph"/>
        <w:numPr>
          <w:ilvl w:val="0"/>
          <w:numId w:val="12"/>
        </w:numPr>
      </w:pPr>
      <w:r>
        <w:t>Volume – 90% of world’s data was generated over the last 2 years; by some, big data is considered when dealing with volumes over peta bytes (10^15)</w:t>
      </w:r>
    </w:p>
    <w:p w:rsidR="001C7D08" w:rsidRDefault="001C7D08" w:rsidP="00B96635">
      <w:pPr>
        <w:pStyle w:val="ListParagraph"/>
        <w:numPr>
          <w:ilvl w:val="0"/>
          <w:numId w:val="12"/>
        </w:numPr>
      </w:pPr>
      <w:r>
        <w:t>Velocity – more data being received than can be processed using “traditional” data analysis approach</w:t>
      </w:r>
      <w:r w:rsidR="000C39E1">
        <w:t>; you receive more information than you can process</w:t>
      </w:r>
      <w:r>
        <w:t xml:space="preserve"> before a decision has to be made; processing of real-time data streams is becoming essential</w:t>
      </w:r>
    </w:p>
    <w:p w:rsidR="001C7D08" w:rsidRDefault="001C7D08" w:rsidP="00B96635">
      <w:pPr>
        <w:pStyle w:val="ListParagraph"/>
        <w:numPr>
          <w:ilvl w:val="0"/>
          <w:numId w:val="12"/>
        </w:numPr>
      </w:pPr>
      <w:r>
        <w:t>Variety – different types of data are being accessible (structured data, sensory data, social media data, voice recordings, photos, videos)</w:t>
      </w:r>
    </w:p>
    <w:p w:rsidR="001C7D08" w:rsidRDefault="001C7D08" w:rsidP="00B96635">
      <w:pPr>
        <w:pStyle w:val="ListParagraph"/>
        <w:numPr>
          <w:ilvl w:val="0"/>
          <w:numId w:val="12"/>
        </w:numPr>
      </w:pPr>
      <w:r>
        <w:t>Veracity (validity) – lack of control over quality and accuracy which leads to inconsistencies and incompleteness</w:t>
      </w:r>
    </w:p>
    <w:p w:rsidR="001C7D08" w:rsidRDefault="001C7D08" w:rsidP="00B96635">
      <w:pPr>
        <w:pStyle w:val="ListParagraph"/>
        <w:numPr>
          <w:ilvl w:val="0"/>
          <w:numId w:val="12"/>
        </w:numPr>
      </w:pPr>
      <w:r>
        <w:t>Value – how to get value out of data</w:t>
      </w:r>
    </w:p>
    <w:p w:rsidR="001C7D08" w:rsidRDefault="001C7D08" w:rsidP="00B96635"/>
    <w:p w:rsidR="001C7D08" w:rsidRPr="00681AE7" w:rsidRDefault="001C7D08" w:rsidP="00B96635">
      <w:r>
        <w:t>It’s not just about having big data, it’s about finding patterns, getting analysis that will help make the right decision.</w:t>
      </w:r>
    </w:p>
    <w:p w:rsidR="001C7D08" w:rsidRDefault="001C7D08" w:rsidP="00B96635">
      <w:pPr>
        <w:pStyle w:val="Heading3"/>
      </w:pPr>
      <w:bookmarkStart w:id="9" w:name="_Toc426142924"/>
      <w:r>
        <w:t>Business Intelligence</w:t>
      </w:r>
      <w:bookmarkEnd w:id="9"/>
    </w:p>
    <w:p w:rsidR="001C7D08" w:rsidRDefault="001C7D08" w:rsidP="00B96635">
      <w:pPr>
        <w:pStyle w:val="Heading4"/>
      </w:pPr>
      <w:r>
        <w:t>Introduction to Business Intelligence</w:t>
      </w:r>
    </w:p>
    <w:p w:rsidR="001C7D08" w:rsidRPr="00D267FA" w:rsidRDefault="001C7D08" w:rsidP="00B96635"/>
    <w:p w:rsidR="001C7D08" w:rsidRPr="00344ED8" w:rsidRDefault="001C7D08" w:rsidP="00B96635">
      <w:pPr>
        <w:pStyle w:val="Heading4"/>
      </w:pPr>
      <w:r>
        <w:lastRenderedPageBreak/>
        <w:t>Business Intelligence and User Centered Design</w:t>
      </w:r>
    </w:p>
    <w:p w:rsidR="001C7D08" w:rsidRDefault="001C7D08" w:rsidP="00B96635">
      <w:pPr>
        <w:pStyle w:val="Heading4"/>
      </w:pPr>
      <w:r>
        <w:t>Architecture</w:t>
      </w:r>
    </w:p>
    <w:p w:rsidR="001C7D08" w:rsidRPr="004D049A" w:rsidRDefault="001C7D08" w:rsidP="00B96635">
      <w:pPr>
        <w:pStyle w:val="Heading4"/>
      </w:pPr>
      <w:r>
        <w:t>Data analysis in Business Intelligence</w:t>
      </w:r>
    </w:p>
    <w:p w:rsidR="001C7D08" w:rsidRDefault="001C7D08" w:rsidP="00B96635">
      <w:pPr>
        <w:pStyle w:val="Heading4"/>
      </w:pPr>
      <w:r>
        <w:t>Structured and Unstructured data</w:t>
      </w:r>
    </w:p>
    <w:p w:rsidR="001C7D08" w:rsidRDefault="001C7D08" w:rsidP="00B96635">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1C7D08" w:rsidRDefault="001C7D08" w:rsidP="00B96635"/>
    <w:p w:rsidR="00C70F53" w:rsidRDefault="00B96635" w:rsidP="00B96635">
      <w:pPr>
        <w:pStyle w:val="Heading4"/>
      </w:pPr>
      <w:r>
        <w:t>Organisation’s ability to learn</w:t>
      </w:r>
      <w:r w:rsidR="006951B6">
        <w:t xml:space="preserve"> (levels of maturity)</w:t>
      </w:r>
    </w:p>
    <w:p w:rsidR="00C70F53" w:rsidRDefault="00C70F53" w:rsidP="00B96635">
      <w:r>
        <w:t>Materials from previous semester</w:t>
      </w:r>
    </w:p>
    <w:p w:rsidR="00C70F53" w:rsidRPr="00C70F53" w:rsidRDefault="00C70F53" w:rsidP="00B96635"/>
    <w:p w:rsidR="00C70F53" w:rsidRPr="004F518B" w:rsidRDefault="00C70F53" w:rsidP="00B96635"/>
    <w:p w:rsidR="000364DD" w:rsidRDefault="00D335F3" w:rsidP="00B96635">
      <w:pPr>
        <w:pStyle w:val="Heading3"/>
      </w:pPr>
      <w:bookmarkStart w:id="10" w:name="_Toc426142925"/>
      <w:r>
        <w:t>Machine learning</w:t>
      </w:r>
      <w:bookmarkEnd w:id="10"/>
    </w:p>
    <w:p w:rsidR="000364DD" w:rsidRDefault="000364DD" w:rsidP="000364DD"/>
    <w:p w:rsidR="006951B6" w:rsidRDefault="006951B6" w:rsidP="006951B6">
      <w:r w:rsidRPr="000D6A74">
        <w:t>https://www.youtube.com/watch?v=0qOf7SX2CS4</w:t>
      </w:r>
    </w:p>
    <w:p w:rsidR="006951B6" w:rsidRDefault="006951B6" w:rsidP="006951B6">
      <w:r>
        <w:t>Proliferation of Big Data and AI into other fields, e.g. design.</w:t>
      </w:r>
    </w:p>
    <w:p w:rsidR="006951B6" w:rsidRDefault="006951B6" w:rsidP="006951B6">
      <w:pPr>
        <w:pStyle w:val="ListParagraph"/>
        <w:numPr>
          <w:ilvl w:val="0"/>
          <w:numId w:val="13"/>
        </w:numPr>
      </w:pPr>
      <w:r>
        <w:t xml:space="preserve">DeepMind: </w:t>
      </w:r>
      <w:r w:rsidRPr="00B32688">
        <w:t>https://www.youtube.com/watch?v=EfGD2qveGdQ</w:t>
      </w:r>
    </w:p>
    <w:p w:rsidR="006951B6" w:rsidRDefault="006951B6" w:rsidP="000364DD"/>
    <w:p w:rsidR="006951B6" w:rsidRDefault="006951B6" w:rsidP="000364DD"/>
    <w:p w:rsidR="006951B6" w:rsidRDefault="006951B6" w:rsidP="006951B6">
      <w:pPr>
        <w:pStyle w:val="ListParagraph"/>
        <w:numPr>
          <w:ilvl w:val="0"/>
          <w:numId w:val="13"/>
        </w:numPr>
      </w:pPr>
      <w:r>
        <w:t>What would be the “optimal” design that we as humans cannot see?</w:t>
      </w:r>
    </w:p>
    <w:p w:rsidR="006951B6" w:rsidRDefault="006951B6" w:rsidP="006951B6">
      <w:pPr>
        <w:pStyle w:val="ListParagraph"/>
        <w:numPr>
          <w:ilvl w:val="0"/>
          <w:numId w:val="13"/>
        </w:numPr>
      </w:pPr>
      <w:r>
        <w:t>Genetic algorithms:</w:t>
      </w:r>
    </w:p>
    <w:p w:rsidR="006951B6" w:rsidRDefault="006951B6" w:rsidP="006951B6">
      <w:pPr>
        <w:pStyle w:val="ListParagraph"/>
        <w:numPr>
          <w:ilvl w:val="1"/>
          <w:numId w:val="13"/>
        </w:numPr>
      </w:pPr>
      <w:r w:rsidRPr="005D6CA6">
        <w:t>http://brainz.org/15-real-world-applications-genetic-algorithms/</w:t>
      </w:r>
    </w:p>
    <w:p w:rsidR="006951B6" w:rsidRPr="008B2D8B" w:rsidRDefault="006951B6" w:rsidP="006951B6">
      <w:pPr>
        <w:pStyle w:val="ListParagraph"/>
        <w:numPr>
          <w:ilvl w:val="1"/>
          <w:numId w:val="13"/>
        </w:numPr>
      </w:pPr>
      <w:r w:rsidRPr="008B2D8B">
        <w:t>http://www.geek.com/science/genetic-algorithms-create-a-better-race-car-555526/</w:t>
      </w:r>
    </w:p>
    <w:p w:rsidR="006951B6" w:rsidRDefault="006951B6" w:rsidP="000364DD"/>
    <w:p w:rsidR="004B7A91" w:rsidRDefault="004B7A91" w:rsidP="000364DD"/>
    <w:p w:rsidR="00701C80" w:rsidRDefault="00701C80" w:rsidP="00701C80">
      <w:pPr>
        <w:pStyle w:val="Heading2"/>
      </w:pPr>
      <w:bookmarkStart w:id="11" w:name="_Toc426142926"/>
      <w:r>
        <w:t>User Centred Design</w:t>
      </w:r>
      <w:bookmarkEnd w:id="11"/>
    </w:p>
    <w:p w:rsidR="00FC3E73" w:rsidRDefault="00FC3E73" w:rsidP="00FC3E73">
      <w:pPr>
        <w:pStyle w:val="Heading3"/>
      </w:pPr>
      <w:bookmarkStart w:id="12" w:name="_Toc426142927"/>
      <w:r>
        <w:t>Introduction to User Centred Design</w:t>
      </w:r>
      <w:bookmarkEnd w:id="12"/>
    </w:p>
    <w:p w:rsidR="001C5B0F" w:rsidRDefault="00701C80" w:rsidP="00701C80">
      <w:r>
        <w:t>User Centred Design</w:t>
      </w:r>
      <w:r w:rsidR="00B81E68">
        <w:t xml:space="preserve"> (UCD)</w:t>
      </w:r>
      <w:r>
        <w:t xml:space="preserve"> is a broad term that describes both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At its core, it puts the needs and limitations of the user at the centre of the design.</w:t>
      </w:r>
      <w:r w:rsidR="005902CA">
        <w:t xml:space="preserve"> The level of involvement of the user</w:t>
      </w:r>
      <w:r w:rsidR="00512CFC">
        <w:t xml:space="preserve"> in design</w:t>
      </w:r>
      <w:r w:rsidR="005902CA">
        <w:t xml:space="preserve"> may vary, but the fundamental difference compared to other approaches is that</w:t>
      </w:r>
      <w:r>
        <w:t xml:space="preserve"> design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701C80">
      <w:r>
        <w:lastRenderedPageBreak/>
        <w:t xml:space="preserve">The term User Centred Design was coined and popularized by Donald Norman’s research group in the 1980s. Two influential books were published in that time which he co-authored: “User centered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701C80">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EC1B26">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C12BB8">
        <w:t xml:space="preserve"> and v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r w:rsidRPr="00EC1B26">
        <w:rPr>
          <w:noProof/>
        </w:rPr>
        <w:t>(Ritter et al. 2014)</w:t>
      </w:r>
      <w:r>
        <w:fldChar w:fldCharType="end"/>
      </w:r>
      <w:r>
        <w:t xml:space="preserve">. It also emphasized the involvement of the user in the design process instead of being 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701C80">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A23C61">
      <w:pPr>
        <w:pStyle w:val="Heading3"/>
      </w:pPr>
      <w:bookmarkStart w:id="13" w:name="_Toc426142928"/>
      <w:r>
        <w:t>Human Centred Design</w:t>
      </w:r>
      <w:bookmarkEnd w:id="13"/>
    </w:p>
    <w:p w:rsidR="00B40D3A" w:rsidRDefault="00507721" w:rsidP="00701C80">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B81E68">
      <w:pPr>
        <w:pStyle w:val="Heading3"/>
      </w:pPr>
      <w:bookmarkStart w:id="14" w:name="_Toc426142929"/>
      <w:r>
        <w:t>Design Driven Innovation</w:t>
      </w:r>
      <w:bookmarkEnd w:id="14"/>
    </w:p>
    <w:p w:rsidR="003E04C3" w:rsidRDefault="003E04C3" w:rsidP="003E04C3">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623411">
      <w:r>
        <w:t>In his book “</w:t>
      </w:r>
      <w:r w:rsidRPr="00623411">
        <w:t>Design driven innovation: changing the rules of competition by radically innovating what things mean</w:t>
      </w:r>
      <w:r>
        <w:t xml:space="preserve">” Roberto Verganti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xml:space="preserve">. In his opinion, most organisations understand and use design in two ways: making things beautiful and stylish and </w:t>
      </w:r>
      <w:r>
        <w:lastRenderedPageBreak/>
        <w:t>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Verganti argues that what is needed (together with the first two) is a third use for design which is a </w:t>
      </w:r>
      <w:r w:rsidR="000B1557">
        <w:t>radical innovation in meaning.</w:t>
      </w:r>
    </w:p>
    <w:p w:rsidR="00411924" w:rsidRDefault="0051385E" w:rsidP="00623411">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623411">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3E04C3">
      <w:pPr>
        <w:pStyle w:val="ListParagraph"/>
        <w:numPr>
          <w:ilvl w:val="0"/>
          <w:numId w:val="24"/>
        </w:numPr>
      </w:pPr>
      <w:r>
        <w:t>Artemide,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3E04C3">
      <w:pPr>
        <w:pStyle w:val="ListParagraph"/>
        <w:numPr>
          <w:ilvl w:val="0"/>
          <w:numId w:val="24"/>
        </w:numPr>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3E04C3">
      <w:pPr>
        <w:pStyle w:val="ListParagraph"/>
        <w:numPr>
          <w:ilvl w:val="0"/>
          <w:numId w:val="24"/>
        </w:numPr>
      </w:pPr>
      <w:r>
        <w:t>Anthropomorphism in</w:t>
      </w:r>
      <w:r w:rsidR="003D123D">
        <w:t xml:space="preserve"> the</w:t>
      </w:r>
      <w:r>
        <w:t xml:space="preserve"> shape </w:t>
      </w:r>
      <w:r w:rsidR="003D123D">
        <w:t xml:space="preserve">of </w:t>
      </w:r>
      <w:r>
        <w:t>kitchen appliances</w:t>
      </w:r>
      <w:r w:rsidR="00FE4387">
        <w:t xml:space="preserve"> brought by Alessi,</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3E04C3">
      <w:pPr>
        <w:pStyle w:val="ListParagraph"/>
        <w:numPr>
          <w:ilvl w:val="0"/>
          <w:numId w:val="24"/>
        </w:numPr>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623411">
      <w:r>
        <w:t>The author</w:t>
      </w:r>
      <w:r w:rsidR="00FE4387">
        <w:t xml:space="preserve"> </w:t>
      </w:r>
      <w:r>
        <w:t xml:space="preserve">also </w:t>
      </w:r>
      <w:r w:rsidR="00FE4387">
        <w:t xml:space="preserve">provides a structured </w:t>
      </w:r>
      <w:r>
        <w:t>framework for thinking about using design for innovation</w:t>
      </w:r>
      <w:r w:rsidR="00E47583">
        <w:t xml:space="preserve"> in meaning</w:t>
      </w:r>
      <w:r>
        <w:t xml:space="preserve"> and deploying it in an organisation. Design Driven Innovation extends beyond User Centred Design, but does not discredit it as irrelevant.</w:t>
      </w:r>
    </w:p>
    <w:p w:rsidR="004D049A" w:rsidRDefault="00A66E37" w:rsidP="00A66E37">
      <w:pPr>
        <w:pStyle w:val="Heading2"/>
      </w:pPr>
      <w:bookmarkStart w:id="15" w:name="_Toc426142930"/>
      <w:r>
        <w:t>Double diamond</w:t>
      </w:r>
      <w:bookmarkEnd w:id="15"/>
    </w:p>
    <w:p w:rsidR="00A66E37" w:rsidRDefault="00674F94" w:rsidP="00A66E37">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t xml:space="preserve">. It describes the commonalities in the creative </w:t>
      </w:r>
      <w:r w:rsidR="004274D4">
        <w:t>activities that can be observed among designers, regardless of the field they are working in. The model divides the design process into 4 phases as pictured in the diagram below.</w:t>
      </w:r>
    </w:p>
    <w:p w:rsidR="004274D4" w:rsidRDefault="004274D4" w:rsidP="00A66E37"/>
    <w:p w:rsidR="004274D4" w:rsidRDefault="004274D4" w:rsidP="00A66E37">
      <w:r>
        <w:t>[[[[[[[[[[[[[[[[diagram here]]]]]]]]]]]]]]]]] how to reference online images?</w:t>
      </w:r>
      <w:bookmarkStart w:id="16" w:name="_GoBack"/>
      <w:bookmarkEnd w:id="16"/>
    </w:p>
    <w:p w:rsidR="00A66E37" w:rsidRDefault="00A66E37" w:rsidP="00A66E37"/>
    <w:p w:rsidR="00A66E37" w:rsidRPr="00A66E37" w:rsidRDefault="00A66E37" w:rsidP="00A66E37">
      <w:r w:rsidRPr="00A66E37">
        <w:t>http://design.gov.au/doing/projects/business-and-government-interactions-project/lost-in-translation-shared-striving-and-mutual-misunderstanding-in-business-and-government-interactions-findings-report-august-2013/</w:t>
      </w:r>
    </w:p>
    <w:p w:rsidR="005058C1" w:rsidRDefault="005058C1">
      <w:r>
        <w:lastRenderedPageBreak/>
        <w:br w:type="page"/>
      </w:r>
    </w:p>
    <w:p w:rsidR="004E38B1" w:rsidRDefault="004E38B1" w:rsidP="004E38B1">
      <w:pPr>
        <w:pStyle w:val="Heading1"/>
      </w:pPr>
      <w:bookmarkStart w:id="17" w:name="_Toc426142931"/>
      <w:r>
        <w:lastRenderedPageBreak/>
        <w:t>Description of the work undertaken</w:t>
      </w:r>
      <w:bookmarkEnd w:id="17"/>
    </w:p>
    <w:p w:rsidR="004D049A" w:rsidRDefault="004D049A" w:rsidP="004D049A">
      <w:r w:rsidRPr="004D049A">
        <w:t>this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905739" w:rsidRDefault="00905739" w:rsidP="00905739">
      <w:pPr>
        <w:pStyle w:val="Heading2"/>
      </w:pPr>
      <w:bookmarkStart w:id="18" w:name="_Toc426142932"/>
      <w:r>
        <w:t>Discover</w:t>
      </w:r>
      <w:bookmarkEnd w:id="18"/>
    </w:p>
    <w:p w:rsidR="00905739" w:rsidRDefault="00905739" w:rsidP="00905739"/>
    <w:p w:rsidR="00905739" w:rsidRDefault="00905739" w:rsidP="00905739"/>
    <w:p w:rsidR="00905739" w:rsidRDefault="00905739" w:rsidP="00905739">
      <w:pPr>
        <w:pStyle w:val="Heading3"/>
      </w:pPr>
      <w:bookmarkStart w:id="19" w:name="_Toc426142933"/>
      <w:r>
        <w:t>Numerous meetings at the Council</w:t>
      </w:r>
      <w:bookmarkEnd w:id="19"/>
    </w:p>
    <w:p w:rsidR="00905739" w:rsidRDefault="00905739" w:rsidP="00905739"/>
    <w:p w:rsidR="00905739" w:rsidRDefault="00905739" w:rsidP="00905739">
      <w:r w:rsidRPr="008F6C84">
        <w:t>a lot of meetings, interactions regarding ideas and systems at the Council</w:t>
      </w:r>
    </w:p>
    <w:p w:rsidR="0008338D" w:rsidRDefault="0008338D" w:rsidP="00905739">
      <w:r>
        <w:t>Describe how the users were driving design decisions</w:t>
      </w:r>
    </w:p>
    <w:p w:rsidR="00905739" w:rsidRDefault="00905739" w:rsidP="00905739">
      <w:pPr>
        <w:pStyle w:val="Heading3"/>
      </w:pPr>
      <w:bookmarkStart w:id="20" w:name="_Toc426142934"/>
      <w:r>
        <w:t>CRM data</w:t>
      </w:r>
      <w:bookmarkEnd w:id="20"/>
    </w:p>
    <w:p w:rsidR="00905739" w:rsidRDefault="00905739" w:rsidP="00905739">
      <w:r>
        <w:t>Its properties, etc.</w:t>
      </w:r>
    </w:p>
    <w:p w:rsidR="00905739" w:rsidRDefault="00905739" w:rsidP="00905739">
      <w:r w:rsidRPr="009C2CFB">
        <w:t>- the data I'm working on is May extract, only entries with UPRN</w:t>
      </w:r>
    </w:p>
    <w:p w:rsidR="00905739" w:rsidRDefault="00905739" w:rsidP="00905739">
      <w:r>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system description RightNow (Oracle CRM)</w:t>
      </w:r>
    </w:p>
    <w:p w:rsidR="00905739" w:rsidRDefault="00905739" w:rsidP="00905739">
      <w:r>
        <w:t>- description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hat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t>I am using the table “incidents”. Table “Answers” is like a “knowledge base” for consultants</w:t>
      </w:r>
    </w:p>
    <w:p w:rsidR="00905739" w:rsidRDefault="00905739" w:rsidP="00905739">
      <w:pPr>
        <w:pStyle w:val="ListParagraph"/>
        <w:numPr>
          <w:ilvl w:val="1"/>
          <w:numId w:val="5"/>
        </w:numPr>
      </w:pPr>
      <w:r>
        <w:lastRenderedPageBreak/>
        <w:t>General enquiry, no UPRN, in most cases to log activity on a channel, e.g. someone calling with a question</w:t>
      </w:r>
    </w:p>
    <w:p w:rsidR="00905739" w:rsidRDefault="00905739" w:rsidP="00905739">
      <w:pPr>
        <w:pStyle w:val="ListParagraph"/>
        <w:numPr>
          <w:ilvl w:val="1"/>
          <w:numId w:val="5"/>
        </w:numPr>
      </w:pPr>
      <w:r>
        <w:t>UPRN vs UCRN vs USRN</w:t>
      </w:r>
    </w:p>
    <w:p w:rsidR="00905739" w:rsidRDefault="00905739" w:rsidP="00905739"/>
    <w:p w:rsidR="00905739" w:rsidRDefault="00905739" w:rsidP="00905739"/>
    <w:p w:rsidR="00905739" w:rsidRDefault="00905739" w:rsidP="00905739">
      <w:r w:rsidRPr="009C2CFB">
        <w:t>- I couldn't speak to someone knowledgable about the CRM system. As a result I couldn't determine things about the CRM dataset, e.g. difference between 'subject' and 'Product Hierarchy'</w:t>
      </w:r>
    </w:p>
    <w:p w:rsidR="00905739" w:rsidRDefault="00905739" w:rsidP="00905739"/>
    <w:p w:rsidR="00905739" w:rsidRDefault="00905739" w:rsidP="00905739">
      <w:r w:rsidRPr="00773720">
        <w:t>- the same thing is reported through 2 channels, but have different value in field "subject": web - "Recylcing bags or bins", phone - "Recycling bins or bags". Error in implementation? Product hierarchy value is correct - in both cases it's "Recycling Bins or Bags"</w:t>
      </w:r>
    </w:p>
    <w:p w:rsidR="00905739" w:rsidRDefault="00905739" w:rsidP="00905739">
      <w:pPr>
        <w:pStyle w:val="Heading3"/>
      </w:pPr>
      <w:bookmarkStart w:id="21" w:name="_Toc426142935"/>
      <w:r>
        <w:t>Mosaic data</w:t>
      </w:r>
      <w:bookmarkEnd w:id="21"/>
    </w:p>
    <w:p w:rsidR="00905739" w:rsidRDefault="00905739" w:rsidP="00905739"/>
    <w:p w:rsidR="00905739" w:rsidRDefault="00905739" w:rsidP="00905739">
      <w:r>
        <w:t>Mosaic documentation</w:t>
      </w:r>
    </w:p>
    <w:p w:rsidR="00905739" w:rsidRDefault="00905739" w:rsidP="00905739">
      <w:r>
        <w:t>- sources of data</w:t>
      </w:r>
    </w:p>
    <w:p w:rsidR="00905739" w:rsidRDefault="00905739" w:rsidP="00905739">
      <w:r>
        <w:t>- viability (accuracy)</w:t>
      </w:r>
    </w:p>
    <w:p w:rsidR="00905739" w:rsidRDefault="00905739" w:rsidP="00905739">
      <w:r>
        <w:t>- Structure of data</w:t>
      </w:r>
    </w:p>
    <w:p w:rsidR="00905739" w:rsidRDefault="00905739" w:rsidP="00905739">
      <w:r>
        <w:t>- How you can process</w:t>
      </w:r>
    </w:p>
    <w:p w:rsidR="00905739" w:rsidRDefault="00905739" w:rsidP="00905739"/>
    <w:p w:rsidR="00905739" w:rsidRDefault="00905739" w:rsidP="00905739"/>
    <w:p w:rsidR="00905739" w:rsidRDefault="00905739" w:rsidP="00905739">
      <w:pPr>
        <w:pStyle w:val="Heading3"/>
      </w:pPr>
      <w:bookmarkStart w:id="22" w:name="_Toc426142936"/>
      <w:r>
        <w:t>IBM Cognos</w:t>
      </w:r>
      <w:bookmarkEnd w:id="22"/>
    </w:p>
    <w:p w:rsidR="00905739" w:rsidRDefault="00905739" w:rsidP="00905739"/>
    <w:p w:rsidR="00905739" w:rsidRDefault="00905739" w:rsidP="00905739">
      <w:pPr>
        <w:pStyle w:val="Heading4"/>
      </w:pPr>
      <w:r>
        <w:t>Introduction</w:t>
      </w:r>
    </w:p>
    <w:p w:rsidR="00905739" w:rsidRPr="00B64E4D" w:rsidRDefault="00905739" w:rsidP="00905739"/>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Majority of IBM products in BI belong to Cognos family and include very specialized applications like “</w:t>
      </w:r>
      <w:r w:rsidRPr="008F49F4">
        <w:t>Cognos Supply Chain Performance Procurement Analytics</w:t>
      </w:r>
      <w:r>
        <w:t>” as well as general purpose tools like “Cognos Business Intelligence”.</w:t>
      </w:r>
    </w:p>
    <w:p w:rsidR="00905739" w:rsidRDefault="00905739" w:rsidP="00905739">
      <w:r>
        <w:t xml:space="preserve">The solution used at CEC is IBM Cognos Business Intelligence 10.2.1 and it is a set of tools </w:t>
      </w:r>
      <w:r w:rsidRPr="008F49F4">
        <w:t>that significantly ease</w:t>
      </w:r>
      <w:r>
        <w:t>s</w:t>
      </w:r>
      <w:r w:rsidRPr="008F49F4">
        <w:t xml:space="preserve"> processes such as importing data from different formats (e.g. csv, xml, xlsx), combining relational and multidimensional data, generating reports (real time reports, drag-and-drop GUI, database queries in SQL and OLAP), scheduling and redistributing reports, publishing </w:t>
      </w:r>
      <w:r w:rsidRPr="008F49F4">
        <w:lastRenderedPageBreak/>
        <w:t>reports on multiple platforms and many more.</w:t>
      </w:r>
      <w:r>
        <w:t xml:space="preserve"> Tools available at the CEC include: Report Studio, Query Studio, </w:t>
      </w:r>
    </w:p>
    <w:p w:rsidR="00905739" w:rsidRDefault="00905739" w:rsidP="00905739">
      <w:r>
        <w:t>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Cognos – production and development machines, accessible under different URLs.</w:t>
      </w:r>
    </w:p>
    <w:p w:rsidR="00905739" w:rsidRDefault="00905739" w:rsidP="00905739">
      <w:r>
        <w:t xml:space="preserve">IBM Cognos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0765434C" wp14:editId="52D380D1">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w:t>
        </w:r>
      </w:fldSimple>
      <w:r>
        <w:t xml:space="preserve"> IBM Cognos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Working with IBM Cognos BI</w:t>
      </w:r>
    </w:p>
    <w:p w:rsidR="00905739" w:rsidRPr="00ED6C9C" w:rsidRDefault="00905739" w:rsidP="00905739"/>
    <w:p w:rsidR="00905739" w:rsidRDefault="00905739" w:rsidP="00905739">
      <w:r>
        <w:lastRenderedPageBreak/>
        <w:t>IBM Cognos can be accessed using either a web interface called IBM Cognos Connection or a Windows application. For the purpose of this project only web interface was used.</w:t>
      </w:r>
    </w:p>
    <w:p w:rsidR="00905739" w:rsidRDefault="00905739" w:rsidP="00905739">
      <w:r>
        <w:t>Web access point: IBM Cognos Connection, http://c-cog-dev-app-1/ibmcognos/</w:t>
      </w:r>
    </w:p>
    <w:p w:rsidR="00905739" w:rsidRDefault="00905739" w:rsidP="00905739"/>
    <w:p w:rsidR="00905739" w:rsidRDefault="00905739" w:rsidP="00905739">
      <w:pPr>
        <w:keepNext/>
      </w:pPr>
      <w:commentRangeStart w:id="23"/>
      <w:r>
        <w:rPr>
          <w:noProof/>
          <w:lang w:eastAsia="en-GB"/>
        </w:rPr>
        <w:drawing>
          <wp:inline distT="0" distB="0" distL="0" distR="0" wp14:anchorId="69E63C0E" wp14:editId="409AD361">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3"/>
      <w:r>
        <w:rPr>
          <w:rStyle w:val="CommentReference"/>
        </w:rPr>
        <w:commentReference w:id="23"/>
      </w:r>
    </w:p>
    <w:p w:rsidR="00905739" w:rsidRDefault="00905739" w:rsidP="00905739">
      <w:pPr>
        <w:pStyle w:val="Caption"/>
      </w:pPr>
      <w:r>
        <w:t xml:space="preserve">Figure </w:t>
      </w:r>
      <w:fldSimple w:instr=" SEQ Figure \* ARABIC ">
        <w:r w:rsidR="00F05749">
          <w:rPr>
            <w:noProof/>
          </w:rPr>
          <w:t>2</w:t>
        </w:r>
      </w:fldSimple>
      <w:r>
        <w:t xml:space="preserve"> Welcome page of IBM Cognos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0EAC1878" wp14:editId="7B335A1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3</w:t>
        </w:r>
      </w:fldSimple>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C14A595" wp14:editId="3F2134FF">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4</w:t>
        </w:r>
      </w:fldSimple>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77FAFBD1" wp14:editId="729B7151">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5</w:t>
        </w:r>
      </w:fldSimple>
      <w:r>
        <w:t xml:space="preserve"> Select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0571BF2" wp14:editId="38D805EE">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6</w:t>
        </w:r>
      </w:fldSimple>
      <w:r>
        <w:t xml:space="preserve"> Blank template, Mosaic data loaded</w:t>
      </w:r>
    </w:p>
    <w:p w:rsidR="00905739" w:rsidRDefault="00905739" w:rsidP="00905739"/>
    <w:p w:rsidR="00905739" w:rsidRDefault="00905739" w:rsidP="00905739"/>
    <w:p w:rsidR="00905739" w:rsidRDefault="00905739" w:rsidP="00905739">
      <w:r>
        <w:t>IBM Cognos help center: http://pic.dhe.ibm.com/infocenter/cogic/v1r0m0/index.jsp</w:t>
      </w:r>
    </w:p>
    <w:p w:rsidR="00905739" w:rsidRDefault="00905739" w:rsidP="00905739">
      <w:r>
        <w:t>google: ibm Business Intelligence Getting Started Guide</w:t>
      </w:r>
    </w:p>
    <w:p w:rsidR="00905739" w:rsidRDefault="00905739" w:rsidP="00905739">
      <w:r>
        <w:t>knowledge centre: http://www-01.ibm.com/support/knowledgecenter/#!/</w:t>
      </w:r>
    </w:p>
    <w:p w:rsidR="00905739" w:rsidRDefault="00905739" w:rsidP="00905739">
      <w:r>
        <w:t>workflow (cognos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Alternatives to Cognos include:</w:t>
      </w:r>
    </w:p>
    <w:p w:rsidR="00905739" w:rsidRDefault="00905739" w:rsidP="00905739">
      <w:pPr>
        <w:pStyle w:val="ListParagraph"/>
        <w:numPr>
          <w:ilvl w:val="0"/>
          <w:numId w:val="14"/>
        </w:numPr>
        <w:rPr>
          <w:lang w:val="pl-PL"/>
        </w:rPr>
      </w:pPr>
      <w:r w:rsidRPr="00A430FF">
        <w:rPr>
          <w:lang w:val="pl-PL"/>
        </w:rPr>
        <w:t>Qlik  http://global.qlik.com/uk</w:t>
      </w:r>
    </w:p>
    <w:p w:rsidR="00905739" w:rsidRDefault="00905739" w:rsidP="00905739">
      <w:pPr>
        <w:pStyle w:val="ListParagraph"/>
        <w:numPr>
          <w:ilvl w:val="0"/>
          <w:numId w:val="14"/>
        </w:numPr>
        <w:rPr>
          <w:lang w:val="pl-PL"/>
        </w:rPr>
      </w:pPr>
      <w:r>
        <w:rPr>
          <w:lang w:val="pl-PL"/>
        </w:rPr>
        <w:t>CAFE – cognos analysis for Excel</w:t>
      </w:r>
    </w:p>
    <w:p w:rsidR="00905739" w:rsidRDefault="00905739" w:rsidP="00905739">
      <w:pPr>
        <w:pStyle w:val="ListParagraph"/>
        <w:numPr>
          <w:ilvl w:val="0"/>
          <w:numId w:val="14"/>
        </w:numPr>
      </w:pPr>
      <w:r w:rsidRPr="00A430FF">
        <w:t>Tableu  http://www.tableau.com/</w:t>
      </w:r>
    </w:p>
    <w:p w:rsidR="00905739" w:rsidRDefault="00905739" w:rsidP="00905739"/>
    <w:p w:rsidR="00905739" w:rsidRDefault="00905739" w:rsidP="00905739">
      <w:r>
        <w:t>Cognos seems to be dealing well with ETL things, e.g. exporting data from many varied formats, the initial processing stage of integrating data</w:t>
      </w:r>
    </w:p>
    <w:p w:rsidR="00905739" w:rsidRDefault="00905739" w:rsidP="00905739"/>
    <w:p w:rsidR="00905739" w:rsidRDefault="00905739" w:rsidP="00905739">
      <w:r w:rsidRPr="009C2CFB">
        <w:t>- handy things about Cognos is that if you cahnge a  field in one place it automatically gets updated elsewhere</w:t>
      </w:r>
    </w:p>
    <w:p w:rsidR="00905739" w:rsidRDefault="00905739" w:rsidP="00905739"/>
    <w:p w:rsidR="00905739" w:rsidRPr="00A430FF" w:rsidRDefault="00905739" w:rsidP="00905739">
      <w:r w:rsidRPr="009C2CFB">
        <w:t>- great source: http://kb.mit.edu/confluence/display/istcontrib/Cognos+Report+Studio+-+Filtering+a+Report</w:t>
      </w:r>
    </w:p>
    <w:p w:rsidR="00905739" w:rsidRDefault="00905739" w:rsidP="00905739"/>
    <w:p w:rsidR="00905739" w:rsidRDefault="00905739" w:rsidP="00905739">
      <w:r w:rsidRPr="00773720">
        <w:t>- if you remove an item from report it's permanently removed (e.g. when working on a chart). In most cases you don't want it to be removed completely from the report, just from the chart. In that case, use cut instead.</w:t>
      </w:r>
    </w:p>
    <w:p w:rsidR="00905739" w:rsidRDefault="00905739" w:rsidP="00905739"/>
    <w:p w:rsidR="00905739" w:rsidRPr="00A430FF" w:rsidRDefault="00905739" w:rsidP="00905739"/>
    <w:p w:rsidR="00905739" w:rsidRDefault="00905739" w:rsidP="00905739">
      <w:pPr>
        <w:pStyle w:val="Heading2"/>
      </w:pPr>
      <w:bookmarkStart w:id="24" w:name="_Toc426142937"/>
      <w:r>
        <w:t>Define</w:t>
      </w:r>
      <w:bookmarkEnd w:id="24"/>
    </w:p>
    <w:p w:rsidR="00905739" w:rsidRDefault="00905739" w:rsidP="00905739"/>
    <w:p w:rsidR="00905739" w:rsidRDefault="00905739" w:rsidP="00905739">
      <w:r w:rsidRPr="008F6C84">
        <w:t>prototyping, discussing my ideas, trying to narrow down</w:t>
      </w:r>
    </w:p>
    <w:p w:rsidR="00905739" w:rsidRDefault="00905739" w:rsidP="00905739">
      <w:pPr>
        <w:pStyle w:val="Heading3"/>
      </w:pPr>
      <w:bookmarkStart w:id="25" w:name="_Toc426142938"/>
      <w:r>
        <w:t>Preliminary activities</w:t>
      </w:r>
      <w:bookmarkEnd w:id="25"/>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905739" w:rsidP="00905739"/>
    <w:p w:rsidR="00905739" w:rsidRDefault="00905739" w:rsidP="00905739"/>
    <w:p w:rsidR="00905739" w:rsidRDefault="00905739" w:rsidP="00905739">
      <w:r>
        <w:t>Proof of concept (first iteration, working with Kevin to see if it's even possible)</w:t>
      </w:r>
    </w:p>
    <w:p w:rsidR="00905739" w:rsidRDefault="00905739" w:rsidP="00905739">
      <w:r>
        <w:t>- we quickly exported some data from the CRM system</w:t>
      </w:r>
    </w:p>
    <w:p w:rsidR="00905739" w:rsidRDefault="00905739" w:rsidP="00905739">
      <w:r>
        <w:t>- tried to link it with Mosaic package</w:t>
      </w:r>
    </w:p>
    <w:p w:rsidR="00905739" w:rsidRDefault="00905739" w:rsidP="00905739">
      <w:r>
        <w:t>- failed</w:t>
      </w:r>
    </w:p>
    <w:p w:rsidR="00905739" w:rsidRDefault="00905739" w:rsidP="00905739">
      <w:r>
        <w:t>- I then got access to all the systems, I wanted to document what we tried to do and move on to other solutions (e.g. importing both datasets to MS Access, setting up a local database and populating it with the data , MS Excel, use Python scripts)</w:t>
      </w:r>
    </w:p>
    <w:p w:rsidR="00905739" w:rsidRDefault="00905739" w:rsidP="00905739">
      <w:r>
        <w:t>- I managed to solve the problem - create a new package</w:t>
      </w:r>
    </w:p>
    <w:p w:rsidR="00905739" w:rsidRDefault="00905739" w:rsidP="00905739">
      <w:r>
        <w:t>- played a bit creating reports</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52684E55" wp14:editId="0691E8AD">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7</w:t>
        </w:r>
      </w:fldSimple>
      <w:r>
        <w:t xml:space="preserve"> Creating query</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2697E780" wp14:editId="2C98EB40">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8</w:t>
        </w:r>
      </w:fldSimple>
      <w:r>
        <w:t xml:space="preserve"> First report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0185B040" wp14:editId="00C72AFF">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9</w:t>
        </w:r>
      </w:fldSimple>
      <w:r>
        <w:t xml:space="preserve"> second query</w:t>
      </w:r>
    </w:p>
    <w:p w:rsidR="00905739" w:rsidRDefault="00905739" w:rsidP="00905739"/>
    <w:p w:rsidR="00905739" w:rsidRDefault="00905739" w:rsidP="00905739">
      <w:pPr>
        <w:keepNext/>
      </w:pPr>
      <w:r>
        <w:rPr>
          <w:noProof/>
          <w:lang w:eastAsia="en-GB"/>
        </w:rPr>
        <w:lastRenderedPageBreak/>
        <w:drawing>
          <wp:inline distT="0" distB="0" distL="0" distR="0" wp14:anchorId="73C91E66" wp14:editId="05A02960">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0</w:t>
        </w:r>
      </w:fldSimple>
      <w:r>
        <w:t xml:space="preserve"> page layout</w:t>
      </w:r>
    </w:p>
    <w:p w:rsidR="00905739" w:rsidRDefault="00905739" w:rsidP="00905739"/>
    <w:p w:rsidR="00905739" w:rsidRDefault="00905739" w:rsidP="00905739">
      <w:pPr>
        <w:keepNext/>
      </w:pPr>
      <w:r>
        <w:rPr>
          <w:noProof/>
          <w:lang w:eastAsia="en-GB"/>
        </w:rPr>
        <w:lastRenderedPageBreak/>
        <w:drawing>
          <wp:inline distT="0" distB="0" distL="0" distR="0" wp14:anchorId="6C600BD5" wp14:editId="3BB2E0EB">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1</w:t>
        </w:r>
      </w:fldSimple>
      <w:r>
        <w:t xml:space="preserve"> first chart</w:t>
      </w:r>
    </w:p>
    <w:p w:rsidR="00905739" w:rsidRDefault="00905739" w:rsidP="00905739"/>
    <w:p w:rsidR="00905739" w:rsidRDefault="00905739" w:rsidP="00905739">
      <w:pPr>
        <w:keepNext/>
      </w:pPr>
      <w:r>
        <w:rPr>
          <w:noProof/>
          <w:lang w:eastAsia="en-GB"/>
        </w:rPr>
        <w:lastRenderedPageBreak/>
        <w:drawing>
          <wp:inline distT="0" distB="0" distL="0" distR="0" wp14:anchorId="586B58A2" wp14:editId="293420B6">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2</w:t>
        </w:r>
      </w:fldSimple>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4FD7A222" wp14:editId="1E73DF26">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3</w:t>
        </w:r>
      </w:fldSimple>
      <w:r>
        <w:t xml:space="preserve"> first chart - date filter</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E4484C0" wp14:editId="05A5B2B0">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4</w:t>
        </w:r>
      </w:fldSimple>
      <w:r>
        <w:t xml:space="preserve"> first chart - count total</w:t>
      </w:r>
    </w:p>
    <w:p w:rsidR="00905739" w:rsidRDefault="00905739" w:rsidP="00905739"/>
    <w:p w:rsidR="00905739" w:rsidRDefault="00905739" w:rsidP="00905739">
      <w:pPr>
        <w:keepNext/>
      </w:pPr>
      <w:r>
        <w:rPr>
          <w:noProof/>
          <w:lang w:eastAsia="en-GB"/>
        </w:rPr>
        <w:lastRenderedPageBreak/>
        <w:drawing>
          <wp:inline distT="0" distB="0" distL="0" distR="0" wp14:anchorId="40C4C3DB" wp14:editId="579A920E">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5</w:t>
        </w:r>
      </w:fldSimple>
      <w:r>
        <w:t xml:space="preserve"> first chart - other dimension</w:t>
      </w:r>
    </w:p>
    <w:p w:rsidR="00905739" w:rsidRDefault="00905739" w:rsidP="00905739"/>
    <w:p w:rsidR="00905739" w:rsidRDefault="00905739" w:rsidP="00905739">
      <w:pPr>
        <w:keepNext/>
      </w:pPr>
      <w:r>
        <w:rPr>
          <w:noProof/>
          <w:lang w:eastAsia="en-GB"/>
        </w:rPr>
        <w:lastRenderedPageBreak/>
        <w:drawing>
          <wp:inline distT="0" distB="0" distL="0" distR="0" wp14:anchorId="5FE219B2" wp14:editId="0000B01D">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6</w:t>
        </w:r>
      </w:fldSimple>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3570F1F9" wp14:editId="48FFA218">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7</w:t>
        </w:r>
      </w:fldSimple>
      <w:r>
        <w:t xml:space="preserve"> third chart - group code, all subjects</w:t>
      </w:r>
    </w:p>
    <w:p w:rsidR="00905739" w:rsidRDefault="00905739" w:rsidP="00905739"/>
    <w:p w:rsidR="00905739" w:rsidRDefault="00905739" w:rsidP="00905739">
      <w:pPr>
        <w:keepNext/>
      </w:pPr>
      <w:r>
        <w:rPr>
          <w:noProof/>
          <w:lang w:eastAsia="en-GB"/>
        </w:rPr>
        <w:drawing>
          <wp:inline distT="0" distB="0" distL="0" distR="0" wp14:anchorId="11FA42AC" wp14:editId="48DC6CB1">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8</w:t>
        </w:r>
      </w:fldSimple>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905739" w:rsidP="00905739">
      <w:pPr>
        <w:pStyle w:val="Heading4"/>
      </w:pPr>
      <w:r>
        <w:lastRenderedPageBreak/>
        <w:t>Problems</w:t>
      </w:r>
    </w:p>
    <w:p w:rsidR="00905739" w:rsidRDefault="00905739" w:rsidP="00905739">
      <w:pPr>
        <w:pStyle w:val="Heading5"/>
      </w:pPr>
      <w:r>
        <w:t>Linking problem</w:t>
      </w:r>
    </w:p>
    <w:p w:rsidR="00905739" w:rsidRDefault="00905739" w:rsidP="00905739"/>
    <w:p w:rsidR="00905739" w:rsidRDefault="00905739" w:rsidP="00905739">
      <w:r>
        <w:t>I considered getting an extract from CRM and Mosaic, populating an SQL database (on my machine) and conducting analysis using Python libraries:</w:t>
      </w:r>
    </w:p>
    <w:p w:rsidR="00905739" w:rsidRDefault="00905739" w:rsidP="00905739">
      <w:r>
        <w:t>The datasets would be significantly limited, the entire project would not be as interesting to CEC.</w:t>
      </w:r>
    </w:p>
    <w:p w:rsidR="00905739" w:rsidRDefault="00905739" w:rsidP="00905739"/>
    <w:p w:rsidR="00905739" w:rsidRDefault="00905739" w:rsidP="00905739">
      <w:r>
        <w:t>IBM cognos link problem:</w:t>
      </w:r>
    </w:p>
    <w:p w:rsidR="00905739" w:rsidRDefault="00905739" w:rsidP="00905739">
      <w:r>
        <w:t>1. welcome page</w:t>
      </w:r>
    </w:p>
    <w:p w:rsidR="00905739" w:rsidRDefault="00905739" w:rsidP="00905739">
      <w:r>
        <w:t>2. Launch the "Report Studio" app from the list menu on the right</w:t>
      </w:r>
    </w:p>
    <w:p w:rsidR="00905739" w:rsidRDefault="00905739" w:rsidP="00905739">
      <w:r>
        <w:t>3. Select the Mosaic package</w:t>
      </w:r>
    </w:p>
    <w:p w:rsidR="00905739" w:rsidRDefault="00905739" w:rsidP="00905739">
      <w:r>
        <w:t>4. Start a new report</w:t>
      </w:r>
    </w:p>
    <w:p w:rsidR="00905739" w:rsidRDefault="00905739" w:rsidP="00905739">
      <w:r>
        <w:t>5. Select the type of report</w:t>
      </w:r>
    </w:p>
    <w:p w:rsidR="00905739" w:rsidRDefault="00905739" w:rsidP="00905739">
      <w:r>
        <w:t xml:space="preserve"> </w:t>
      </w:r>
    </w:p>
    <w:p w:rsidR="00905739" w:rsidRDefault="00905739" w:rsidP="00905739"/>
    <w:p w:rsidR="00905739" w:rsidRDefault="00905739" w:rsidP="00905739">
      <w:pPr>
        <w:keepNext/>
      </w:pPr>
      <w:r>
        <w:rPr>
          <w:noProof/>
          <w:lang w:eastAsia="en-GB"/>
        </w:rPr>
        <w:drawing>
          <wp:inline distT="0" distB="0" distL="0" distR="0" wp14:anchorId="4B42A295" wp14:editId="566417A0">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9</w:t>
        </w:r>
      </w:fldSimple>
      <w:r>
        <w:t xml:space="preserve"> Importing CRM data into Report Studio with Mosaic loaded</w:t>
      </w:r>
    </w:p>
    <w:p w:rsidR="00905739" w:rsidRDefault="00905739" w:rsidP="00905739"/>
    <w:p w:rsidR="00905739" w:rsidRDefault="00905739" w:rsidP="00905739">
      <w:pPr>
        <w:keepNext/>
      </w:pPr>
      <w:r>
        <w:rPr>
          <w:noProof/>
          <w:lang w:eastAsia="en-GB"/>
        </w:rPr>
        <w:lastRenderedPageBreak/>
        <w:drawing>
          <wp:inline distT="0" distB="0" distL="0" distR="0" wp14:anchorId="58EB4BBC" wp14:editId="55C559BD">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20</w:t>
        </w:r>
      </w:fldSimple>
      <w:r>
        <w:t xml:space="preserve"> Importing CRM data to Report Studio, Mosaic loaded, second step - link problem</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We used IBM Cognos Report Studio. There was a package already created containing Mosaic data. There are different packages (see prtscrn). they can also be launched from the web interface (My folders, Public folders). It's just a different way of launching it.</w:t>
      </w:r>
    </w:p>
    <w:p w:rsidR="00905739" w:rsidRDefault="00905739" w:rsidP="00905739">
      <w:r>
        <w:t>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administartor).</w:t>
      </w:r>
    </w:p>
    <w:p w:rsidR="00905739" w:rsidRDefault="00905739" w:rsidP="00905739"/>
    <w:p w:rsidR="00905739" w:rsidRDefault="00905739" w:rsidP="00905739">
      <w:r>
        <w:t>https://www-304.ibm.com/support/knowledgecenter/#!/SSEP7J_10.2.2/com.ibm.swg.ba.cognos.ug_cr_rptstd.10.2.2.doc/c_rs_cwa_mng_ext_dta.html</w:t>
      </w:r>
    </w:p>
    <w:p w:rsidR="00905739" w:rsidRDefault="00905739" w:rsidP="00905739"/>
    <w:p w:rsidR="00905739" w:rsidRDefault="00905739" w:rsidP="00905739">
      <w:r>
        <w:t xml:space="preserve"> </w:t>
      </w:r>
    </w:p>
    <w:p w:rsidR="00905739" w:rsidRDefault="00905739" w:rsidP="00905739">
      <w:r>
        <w:t>the limit of 20000 entries is not Concil specific  it's actually a limit on Cognos, source: https://www-304.ibm.com/support/knowledgecenter/#!/SSEP7J_10.2.2/com.ibm.swg.ba.cognos.ug_cr_rptstd.10.2.2.doc/c_prep_ext_data.html%23prep_ext_data</w:t>
      </w:r>
    </w:p>
    <w:p w:rsidR="00905739" w:rsidRDefault="00905739" w:rsidP="00905739"/>
    <w:p w:rsidR="00905739" w:rsidRDefault="00905739" w:rsidP="00905739"/>
    <w:p w:rsidR="00905739" w:rsidRDefault="00905739" w:rsidP="00905739">
      <w:r>
        <w:t>website with the solution:</w:t>
      </w:r>
    </w:p>
    <w:p w:rsidR="00905739" w:rsidRDefault="00905739" w:rsidP="00905739">
      <w:r>
        <w:t>https://www-304.ibm.com/support/knowledgecenter/#!/SSEP7J_10.2.2/com.ibm.swg.ba.cognos.ug_cr_rptstd.10.2.2.doc/t_id_rs_persdat_161mapdata.html%23id_rs_persdat_161MapData</w:t>
      </w:r>
    </w:p>
    <w:p w:rsidR="00905739" w:rsidRDefault="00905739" w:rsidP="00905739"/>
    <w:p w:rsidR="00905739" w:rsidRDefault="00905739" w:rsidP="00905739"/>
    <w:p w:rsidR="00905739" w:rsidRDefault="00905739" w:rsidP="00905739">
      <w:pPr>
        <w:pStyle w:val="Heading5"/>
      </w:pPr>
      <w:r>
        <w:t xml:space="preserve">CRM data inconsistencies </w:t>
      </w:r>
    </w:p>
    <w:p w:rsidR="00905739" w:rsidRDefault="00905739" w:rsidP="00905739"/>
    <w:p w:rsidR="00905739" w:rsidRDefault="00905739" w:rsidP="00905739">
      <w:r>
        <w:t>Problems to solve:</w:t>
      </w:r>
    </w:p>
    <w:p w:rsidR="00905739" w:rsidRDefault="00905739" w:rsidP="00905739">
      <w:r>
        <w:t>- when I work on a query and put a filter on data, generate report, save file, everything works fine. Then I use the same file to work on another report and start from removing the filter - when I run the report then the dates are still filtered.</w:t>
      </w:r>
    </w:p>
    <w:p w:rsidR="00905739" w:rsidRDefault="00905739" w:rsidP="00905739"/>
    <w:p w:rsidR="00905739" w:rsidRDefault="00905739" w:rsidP="00905739">
      <w:r>
        <w:t>- duplicate fields in CRM data ('UPRN', 'second UPRN', 'UPRN 2')</w:t>
      </w:r>
    </w:p>
    <w:p w:rsidR="00905739" w:rsidRDefault="00905739" w:rsidP="00905739">
      <w:r>
        <w:t>- what’s the difference between UPRN and UCRN</w:t>
      </w:r>
    </w:p>
    <w:p w:rsidR="00905739" w:rsidRDefault="00905739" w:rsidP="00905739"/>
    <w:p w:rsidR="00905739" w:rsidRDefault="00905739" w:rsidP="00905739">
      <w:r>
        <w:t>- what's the difference between 'subject' and 'product hierarchy'?</w:t>
      </w:r>
    </w:p>
    <w:p w:rsidR="00905739" w:rsidRDefault="00905739" w:rsidP="00905739"/>
    <w:p w:rsidR="00905739" w:rsidRDefault="00905739" w:rsidP="00905739">
      <w:r>
        <w:t>- duplicate values in field 'subject' ('Recycling bins or bags', 'Recycling bags or bins'). It's not that one value is not used and the other is. There are entries all throughout May for both.</w:t>
      </w:r>
    </w:p>
    <w:p w:rsidR="00905739" w:rsidRDefault="00905739" w:rsidP="00905739"/>
    <w:p w:rsidR="00905739" w:rsidRDefault="00905739" w:rsidP="00905739"/>
    <w:p w:rsidR="00905739" w:rsidRPr="004B011D" w:rsidRDefault="00905739" w:rsidP="00905739"/>
    <w:p w:rsidR="00905739" w:rsidRDefault="00905739" w:rsidP="00905739">
      <w:pPr>
        <w:pStyle w:val="Heading5"/>
      </w:pPr>
      <w:r>
        <w:t>Other problems</w:t>
      </w:r>
    </w:p>
    <w:p w:rsidR="00905739" w:rsidRDefault="00905739" w:rsidP="00905739"/>
    <w:p w:rsidR="00905739" w:rsidRDefault="00905739" w:rsidP="00905739">
      <w:pPr>
        <w:pStyle w:val="ListParagraph"/>
        <w:numPr>
          <w:ilvl w:val="0"/>
          <w:numId w:val="9"/>
        </w:numPr>
      </w:pPr>
      <w:r>
        <w:t>Lack of pass to CEC, Not having a laptop from CEC with network ID</w:t>
      </w:r>
    </w:p>
    <w:p w:rsidR="00905739" w:rsidRDefault="00905739" w:rsidP="00905739">
      <w:pPr>
        <w:pStyle w:val="ListParagraph"/>
        <w:numPr>
          <w:ilvl w:val="0"/>
          <w:numId w:val="9"/>
        </w:numPr>
      </w:pPr>
      <w:r>
        <w:t>Lack of access to Cognos</w:t>
      </w:r>
    </w:p>
    <w:p w:rsidR="00905739" w:rsidRDefault="00905739" w:rsidP="00905739">
      <w:pPr>
        <w:pStyle w:val="ListParagraph"/>
        <w:numPr>
          <w:ilvl w:val="0"/>
          <w:numId w:val="9"/>
        </w:numPr>
      </w:pPr>
      <w:r>
        <w:t>Lack of access to CRM (RightNow)</w:t>
      </w:r>
    </w:p>
    <w:p w:rsidR="00905739" w:rsidRDefault="00905739" w:rsidP="00905739">
      <w:pPr>
        <w:pStyle w:val="ListParagraph"/>
        <w:numPr>
          <w:ilvl w:val="0"/>
          <w:numId w:val="9"/>
        </w:numPr>
      </w:pPr>
      <w:r>
        <w:t>Not knowing (and not knowing who knows) the structure of the database in CRM system</w:t>
      </w:r>
    </w:p>
    <w:p w:rsidR="00905739" w:rsidRPr="00A06C67" w:rsidRDefault="00905739" w:rsidP="00905739">
      <w:pPr>
        <w:pStyle w:val="ListParagraph"/>
        <w:numPr>
          <w:ilvl w:val="0"/>
          <w:numId w:val="9"/>
        </w:numPr>
      </w:pPr>
      <w:r>
        <w:lastRenderedPageBreak/>
        <w:t>In many cases there was no knowledge of what was done a few months ago (e.g. “there are some profiles in the Council” – it turns out those were Mosaic profiles)</w:t>
      </w:r>
    </w:p>
    <w:p w:rsidR="00905739" w:rsidRDefault="00905739" w:rsidP="00905739"/>
    <w:p w:rsidR="00905739" w:rsidRDefault="00905739" w:rsidP="00905739">
      <w:pPr>
        <w:pStyle w:val="Heading3"/>
      </w:pPr>
      <w:bookmarkStart w:id="26" w:name="_Toc426142939"/>
      <w:r>
        <w:t>Designing of the solution</w:t>
      </w:r>
      <w:bookmarkEnd w:id="26"/>
    </w:p>
    <w:p w:rsidR="00905739" w:rsidRDefault="00905739" w:rsidP="00905739"/>
    <w:p w:rsidR="00905739" w:rsidRDefault="0008338D" w:rsidP="00905739">
      <w:r>
        <w:t>Describe design decisions I had to make</w:t>
      </w:r>
    </w:p>
    <w:p w:rsidR="0008338D" w:rsidRPr="00A06C67" w:rsidRDefault="0008338D" w:rsidP="00905739">
      <w:r w:rsidRPr="0008338D">
        <w:t>The clients were interested in this dataset, if I had more time I might have be more selective about the incidents table</w:t>
      </w:r>
    </w:p>
    <w:p w:rsidR="00905739" w:rsidRDefault="00905739" w:rsidP="00905739">
      <w:pPr>
        <w:pStyle w:val="Heading2"/>
      </w:pPr>
      <w:bookmarkStart w:id="27" w:name="_Toc426142940"/>
      <w:r>
        <w:t>Develop</w:t>
      </w:r>
      <w:bookmarkEnd w:id="27"/>
    </w:p>
    <w:p w:rsidR="00905739" w:rsidRDefault="00905739" w:rsidP="00905739"/>
    <w:p w:rsidR="00905739" w:rsidRDefault="00905739" w:rsidP="00905739"/>
    <w:p w:rsidR="00905739" w:rsidRDefault="00905739" w:rsidP="00905739">
      <w:pPr>
        <w:pStyle w:val="Heading3"/>
      </w:pPr>
      <w:bookmarkStart w:id="28" w:name="_Toc426142941"/>
      <w:r>
        <w:t>Analysis objectives (questions to be answered)</w:t>
      </w:r>
      <w:bookmarkEnd w:id="28"/>
    </w:p>
    <w:p w:rsidR="00905739" w:rsidRDefault="00905739" w:rsidP="00905739">
      <w:r>
        <w:t>The initial reports served as a learning experience during which I became familiar with systems available at the Council. I also got the necessary access rights and gained a better understanding of what kind of analysis is possible.</w:t>
      </w:r>
    </w:p>
    <w:p w:rsidR="00905739" w:rsidRDefault="00905739" w:rsidP="00905739">
      <w:r>
        <w:t>I had some ideas for the analysis that would be interesting from the perspective of a person implementing or improving transactions at the Council. After some discussions I created the following list of reports that were subsequently generated:</w:t>
      </w:r>
    </w:p>
    <w:p w:rsidR="00905739" w:rsidRDefault="00905739" w:rsidP="00905739">
      <w:pPr>
        <w:pStyle w:val="ListParagraph"/>
        <w:numPr>
          <w:ilvl w:val="0"/>
          <w:numId w:val="16"/>
        </w:numPr>
      </w:pPr>
      <w:r>
        <w:t>Cases of intentional use of multiple channels for the same issue</w:t>
      </w:r>
    </w:p>
    <w:p w:rsidR="00905739" w:rsidRDefault="00905739" w:rsidP="00905739">
      <w:pPr>
        <w:pStyle w:val="ListParagraph"/>
        <w:numPr>
          <w:ilvl w:val="0"/>
          <w:numId w:val="16"/>
        </w:numPr>
      </w:pPr>
      <w:r>
        <w:t>Patterns of behaviour across different channels</w:t>
      </w:r>
    </w:p>
    <w:p w:rsidR="00905739" w:rsidRDefault="00905739" w:rsidP="00905739">
      <w:pPr>
        <w:pStyle w:val="ListParagraph"/>
        <w:numPr>
          <w:ilvl w:val="0"/>
          <w:numId w:val="16"/>
        </w:numPr>
      </w:pPr>
      <w:r>
        <w:t>Who are the primary users of CEC services</w:t>
      </w:r>
    </w:p>
    <w:p w:rsidR="00905739" w:rsidRDefault="00905739" w:rsidP="00905739">
      <w:r>
        <w:t>The following subchapters provide more information on each of these points.</w:t>
      </w:r>
    </w:p>
    <w:p w:rsidR="00905739" w:rsidRDefault="00905739" w:rsidP="00905739">
      <w:pPr>
        <w:pStyle w:val="Heading4"/>
      </w:pPr>
      <w:r>
        <w:t>Report 1 - cases of intentional use of multiple channels for the same issue</w:t>
      </w:r>
    </w:p>
    <w:p w:rsidR="00905739" w:rsidRDefault="00905739" w:rsidP="00905739">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905739" w:rsidRDefault="00905739" w:rsidP="00905739">
      <w:r>
        <w:t>The underlying assumption is that entries in the CRM system will not be identified as related to the same problem and that time of delivery differs across different channels.</w:t>
      </w:r>
    </w:p>
    <w:p w:rsidR="00905739" w:rsidRDefault="00905739" w:rsidP="00905739">
      <w:r>
        <w:t>The purpose of this analysis is not to provide evidence about the assumptions being right or wrong, but to verify if such behaviour exists among receivers of the Council services.</w:t>
      </w:r>
    </w:p>
    <w:p w:rsidR="00905739" w:rsidRPr="00C15CD4" w:rsidRDefault="00905739" w:rsidP="00905739">
      <w:pPr>
        <w:pStyle w:val="Heading4"/>
      </w:pPr>
      <w:r>
        <w:t>Report 2 - patterns of behaviour across different channels</w:t>
      </w:r>
    </w:p>
    <w:p w:rsidR="00905739" w:rsidRDefault="00905739" w:rsidP="00905739">
      <w:r>
        <w:t>The purpose of this analysis is to understand patterns of behaviour of citizens across many channels.</w:t>
      </w:r>
    </w:p>
    <w:p w:rsidR="00905739" w:rsidRDefault="00905739" w:rsidP="00905739">
      <w:r>
        <w:lastRenderedPageBreak/>
        <w:t>Some of the patterns that might be revealed include:</w:t>
      </w:r>
    </w:p>
    <w:p w:rsidR="00905739" w:rsidRDefault="00905739" w:rsidP="00905739">
      <w:pPr>
        <w:pStyle w:val="ListParagraph"/>
        <w:numPr>
          <w:ilvl w:val="0"/>
          <w:numId w:val="17"/>
        </w:numPr>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905739" w:rsidRDefault="00905739" w:rsidP="00905739">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905739" w:rsidRDefault="00905739" w:rsidP="00905739">
      <w:pPr>
        <w:pStyle w:val="ListParagraph"/>
        <w:numPr>
          <w:ilvl w:val="0"/>
          <w:numId w:val="17"/>
        </w:numPr>
      </w:pPr>
      <w:r>
        <w:t>An active user who uses a particular service is trying out a digital interface, but for some reason goes back to how he access it before</w:t>
      </w:r>
    </w:p>
    <w:p w:rsidR="00905739" w:rsidRDefault="00905739" w:rsidP="00905739">
      <w:pPr>
        <w:pStyle w:val="ListParagraph"/>
        <w:numPr>
          <w:ilvl w:val="0"/>
          <w:numId w:val="17"/>
        </w:numPr>
      </w:pPr>
      <w:r>
        <w:t>Numerical evidence for how quickly people adapt new channels (e.g. how effective an information campaign was)</w:t>
      </w:r>
    </w:p>
    <w:p w:rsidR="00905739" w:rsidRDefault="00905739" w:rsidP="00905739">
      <w:pPr>
        <w:pStyle w:val="Heading4"/>
      </w:pPr>
      <w:r>
        <w:t>Report 3 - who are the primary users of CEC services</w:t>
      </w:r>
    </w:p>
    <w:p w:rsidR="00905739" w:rsidRDefault="00905739" w:rsidP="00905739">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905739" w:rsidRDefault="00905739" w:rsidP="00905739">
      <w:r>
        <w:t>The questions that will be answered within this part of work are trying to increase the understanding of users receiving Council’s services. In particular, 3 user groups are recognised:</w:t>
      </w:r>
    </w:p>
    <w:p w:rsidR="00905739" w:rsidRDefault="00905739" w:rsidP="00905739">
      <w:pPr>
        <w:pStyle w:val="ListParagraph"/>
        <w:numPr>
          <w:ilvl w:val="0"/>
          <w:numId w:val="18"/>
        </w:numPr>
      </w:pPr>
      <w:r>
        <w:t>never used CEC services</w:t>
      </w:r>
    </w:p>
    <w:p w:rsidR="00905739" w:rsidRDefault="00905739" w:rsidP="00905739">
      <w:pPr>
        <w:pStyle w:val="ListParagraph"/>
        <w:numPr>
          <w:ilvl w:val="0"/>
          <w:numId w:val="18"/>
        </w:numPr>
      </w:pPr>
      <w:r>
        <w:t>uses CEC services occasionally (defined here as having no more than 3 interactions with CEC)</w:t>
      </w:r>
    </w:p>
    <w:p w:rsidR="00905739" w:rsidRDefault="00905739" w:rsidP="00905739">
      <w:pPr>
        <w:pStyle w:val="ListParagraph"/>
        <w:numPr>
          <w:ilvl w:val="0"/>
          <w:numId w:val="18"/>
        </w:numPr>
      </w:pPr>
      <w:r>
        <w:t>active user of CEC services (more than 3 interactions with CEC)</w:t>
      </w:r>
    </w:p>
    <w:p w:rsidR="00905739" w:rsidRDefault="00905739" w:rsidP="00905739">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905739" w:rsidRDefault="00905739" w:rsidP="00905739">
      <w:r>
        <w:t>Some of the questions that could be answered include:</w:t>
      </w:r>
    </w:p>
    <w:p w:rsidR="00905739" w:rsidRDefault="00905739" w:rsidP="00905739">
      <w:pPr>
        <w:pStyle w:val="ListParagraph"/>
        <w:numPr>
          <w:ilvl w:val="0"/>
          <w:numId w:val="19"/>
        </w:numPr>
      </w:pPr>
      <w:r>
        <w:t>who are primary users in general</w:t>
      </w:r>
    </w:p>
    <w:p w:rsidR="00905739" w:rsidRDefault="00905739" w:rsidP="00905739">
      <w:pPr>
        <w:pStyle w:val="ListParagraph"/>
        <w:numPr>
          <w:ilvl w:val="0"/>
          <w:numId w:val="19"/>
        </w:numPr>
      </w:pPr>
      <w:r>
        <w:t>which social group has the most interactions within a service</w:t>
      </w:r>
    </w:p>
    <w:p w:rsidR="00905739" w:rsidRDefault="00905739" w:rsidP="00905739">
      <w:pPr>
        <w:pStyle w:val="ListParagraph"/>
        <w:numPr>
          <w:ilvl w:val="0"/>
          <w:numId w:val="19"/>
        </w:numPr>
      </w:pPr>
      <w:r>
        <w:t>which service is most popular within a social group</w:t>
      </w:r>
    </w:p>
    <w:p w:rsidR="00905739" w:rsidRDefault="00905739" w:rsidP="00905739">
      <w:pPr>
        <w:pStyle w:val="Heading3"/>
      </w:pPr>
      <w:bookmarkStart w:id="29" w:name="_Toc426142942"/>
      <w:r>
        <w:t>Implementation</w:t>
      </w:r>
      <w:bookmarkEnd w:id="29"/>
    </w:p>
    <w:p w:rsidR="00905739" w:rsidRDefault="00905739" w:rsidP="00905739"/>
    <w:p w:rsidR="00905739" w:rsidRDefault="00905739" w:rsidP="00905739">
      <w:r>
        <w:t>Final stage (second iteration):</w:t>
      </w:r>
    </w:p>
    <w:p w:rsidR="00905739" w:rsidRDefault="00905739" w:rsidP="00905739">
      <w:r>
        <w:t>1.</w:t>
      </w:r>
      <w:r>
        <w:tab/>
        <w:t>Analyze the CRM data set, extract the data I'm interested in</w:t>
      </w:r>
    </w:p>
    <w:p w:rsidR="00905739" w:rsidRDefault="00905739" w:rsidP="00905739">
      <w:r>
        <w:t>2.</w:t>
      </w:r>
      <w:r>
        <w:tab/>
        <w:t>Create a package in IBM Cognos that would contain CRM and Mosaic</w:t>
      </w:r>
    </w:p>
    <w:p w:rsidR="00905739" w:rsidRDefault="00905739" w:rsidP="00905739">
      <w:r>
        <w:lastRenderedPageBreak/>
        <w:t>3.</w:t>
      </w:r>
      <w:r>
        <w:tab/>
        <w:t>Create queries for the data analysis (stages)</w:t>
      </w:r>
    </w:p>
    <w:p w:rsidR="00905739" w:rsidRDefault="00905739" w:rsidP="00905739">
      <w:r>
        <w:t>4.</w:t>
      </w:r>
      <w:r>
        <w:tab/>
        <w:t>Create visualisations</w:t>
      </w:r>
    </w:p>
    <w:p w:rsidR="00905739" w:rsidRDefault="00905739" w:rsidP="00905739">
      <w:r>
        <w:t>5.</w:t>
      </w:r>
      <w:r>
        <w:tab/>
        <w:t>Conduct user studies to confirm some of the assumptions</w:t>
      </w:r>
    </w:p>
    <w:p w:rsidR="00905739" w:rsidRDefault="00905739" w:rsidP="00905739">
      <w:r>
        <w:t>6.</w:t>
      </w:r>
      <w:r>
        <w:tab/>
        <w:t>Create recommendations/suggestions</w:t>
      </w:r>
    </w:p>
    <w:p w:rsidR="00905739" w:rsidRDefault="00905739" w:rsidP="00905739"/>
    <w:p w:rsidR="00905739" w:rsidRDefault="00905739" w:rsidP="00905739"/>
    <w:p w:rsidR="00905739" w:rsidRDefault="00905739" w:rsidP="00905739">
      <w:pPr>
        <w:pStyle w:val="Heading4"/>
      </w:pPr>
      <w:r>
        <w:t>Report 1</w:t>
      </w:r>
    </w:p>
    <w:p w:rsidR="00905739" w:rsidRDefault="00905739" w:rsidP="00905739"/>
    <w:p w:rsidR="00905739" w:rsidRDefault="00905739" w:rsidP="00905739">
      <w:r>
        <w:t>It might put in the same category: people who made a call and a consultant suggested doing it on the web, who tried to fill a webform, but something went wrong and had to fill it in again (but system caught it as a seperate query) -&gt; find cases where this behaviour occurs more than once. This was to identify malicious uses, but there weren't any, so the page 2 shows how much people "struggled" with web-forms</w:t>
      </w:r>
    </w:p>
    <w:p w:rsidR="00905739" w:rsidRDefault="00905739" w:rsidP="00905739"/>
    <w:p w:rsidR="00905739" w:rsidRDefault="00905739" w:rsidP="00905739"/>
    <w:p w:rsidR="00905739" w:rsidRDefault="00905739" w:rsidP="00905739">
      <w:r>
        <w:t>Report 1</w:t>
      </w:r>
    </w:p>
    <w:p w:rsidR="00905739" w:rsidRDefault="00905739" w:rsidP="00905739">
      <w:r>
        <w:t>Query 1: all data with an additional counter for how many issues someone filed on one day</w:t>
      </w:r>
    </w:p>
    <w:p w:rsidR="00905739" w:rsidRDefault="00905739" w:rsidP="00905739">
      <w:r>
        <w:t xml:space="preserve"> </w:t>
      </w:r>
    </w:p>
    <w:p w:rsidR="00905739" w:rsidRDefault="00905739" w:rsidP="00905739">
      <w:r>
        <w:t>Query 2: all data with a counter for one person, reporting on one day multiple issues on the same subject</w:t>
      </w:r>
    </w:p>
    <w:p w:rsidR="00905739" w:rsidRDefault="00905739" w:rsidP="00905739">
      <w:r>
        <w:t xml:space="preserve"> </w:t>
      </w:r>
    </w:p>
    <w:p w:rsidR="00905739" w:rsidRDefault="00905739" w:rsidP="00905739">
      <w:r>
        <w:t>Query 3: filter out: entries with channel not specified, with only one issue reported a day, with only one occurrence of multiple issues per day</w:t>
      </w:r>
    </w:p>
    <w:p w:rsidR="00905739" w:rsidRDefault="00905739" w:rsidP="00905739">
      <w:r>
        <w:t xml:space="preserve"> </w:t>
      </w:r>
    </w:p>
    <w:p w:rsidR="00905739" w:rsidRDefault="00905739" w:rsidP="00905739">
      <w:r>
        <w:t>(here you can see that 05-15 and 05-18 and 05-20 was probably the same issue and that diffferent values in subject column are, as I suspected, refering to the same thing, but just come from different channels - inconsistent implementations)</w:t>
      </w:r>
    </w:p>
    <w:p w:rsidR="00905739" w:rsidRDefault="00905739" w:rsidP="00905739">
      <w:r>
        <w:t>Query 4: number of issues on one day, by one person, on the same subject (last row is a problem with data, will be removed). In other words, there were 194 people in May who reported on the same subject, on the same day twice.</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4"/>
      </w:pPr>
      <w:r>
        <w:t>Report 2</w:t>
      </w:r>
    </w:p>
    <w:p w:rsidR="00905739" w:rsidRDefault="00905739" w:rsidP="00905739">
      <w:r>
        <w:t>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905739" w:rsidRDefault="00905739" w:rsidP="00905739"/>
    <w:p w:rsidR="00905739" w:rsidRDefault="00905739" w:rsidP="00905739">
      <w:r>
        <w:rPr>
          <w:noProof/>
          <w:lang w:eastAsia="en-GB"/>
        </w:rPr>
        <w:lastRenderedPageBreak/>
        <w:drawing>
          <wp:inline distT="0" distB="0" distL="0" distR="0" wp14:anchorId="068ED072" wp14:editId="2FDF4CD4">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Default="00905739" w:rsidP="00905739"/>
    <w:p w:rsidR="00905739" w:rsidRDefault="00905739" w:rsidP="00905739"/>
    <w:p w:rsidR="00905739" w:rsidRPr="004C7F86" w:rsidRDefault="00905739" w:rsidP="00905739">
      <w:pPr>
        <w:pStyle w:val="Heading4"/>
      </w:pPr>
      <w:r>
        <w:t>Report 3</w:t>
      </w:r>
    </w:p>
    <w:p w:rsidR="00905739" w:rsidRPr="004C7F86" w:rsidRDefault="00905739" w:rsidP="00905739"/>
    <w:p w:rsidR="00905739" w:rsidRDefault="00905739" w:rsidP="00905739"/>
    <w:p w:rsidR="00905739" w:rsidRDefault="00905739" w:rsidP="00905739"/>
    <w:p w:rsidR="00905739" w:rsidRDefault="00905739" w:rsidP="00905739">
      <w:r>
        <w:t>Report 3</w:t>
      </w:r>
    </w:p>
    <w:p w:rsidR="00905739" w:rsidRDefault="00905739" w:rsidP="00905739">
      <w:r>
        <w:t>Query 1: group users into 2 categories as described above ("no interactions" will not have entries in incidents table so there will be only 2 categories: below 3 interactions, above 3 interactions)</w:t>
      </w:r>
    </w:p>
    <w:p w:rsidR="00905739" w:rsidRDefault="00905739" w:rsidP="00905739">
      <w:r>
        <w:t>Query 2: assign Mosaic groups to both categories (1 chart)</w:t>
      </w:r>
    </w:p>
    <w:p w:rsidR="00905739" w:rsidRDefault="00905739" w:rsidP="00905739">
      <w:r>
        <w:t>Query 3: services that both categories use (1 chart)</w:t>
      </w:r>
    </w:p>
    <w:p w:rsidR="00905739" w:rsidRDefault="00905739" w:rsidP="00905739">
      <w:r>
        <w:t>Query 4: Which group is the most active within a service (selectable field -&gt; chart)</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3"/>
      </w:pPr>
      <w:bookmarkStart w:id="30" w:name="_Toc426142943"/>
      <w:r>
        <w:t>Problems</w:t>
      </w:r>
      <w:bookmarkEnd w:id="30"/>
    </w:p>
    <w:p w:rsidR="00905739" w:rsidRPr="00282A00" w:rsidRDefault="00905739" w:rsidP="00905739"/>
    <w:p w:rsidR="00905739" w:rsidRDefault="00905739" w:rsidP="00905739">
      <w:r w:rsidRPr="009C2CFB">
        <w:lastRenderedPageBreak/>
        <w:t>- in report 2, is there a way to find all interactions regarding one issue? (e.g. someone filled a web form which created the entry, but then phoned about it - is it recorded somewhere?)</w:t>
      </w:r>
    </w:p>
    <w:p w:rsidR="00905739" w:rsidRDefault="00905739" w:rsidP="00905739">
      <w:r>
        <w:t>- formatting not working in outlook 365</w:t>
      </w:r>
    </w:p>
    <w:p w:rsidR="00905739" w:rsidRDefault="00905739" w:rsidP="00905739">
      <w:r>
        <w:t>- not enough space on network drive (I was always using somebody's else computer</w:t>
      </w:r>
    </w:p>
    <w:p w:rsidR="00905739" w:rsidRDefault="00905739" w:rsidP="00905739">
      <w:r>
        <w:t>- not having credentials to any of the services at the Council (I always had to use somebody else's. People were very uncomfortable with me using their credentals, different people had different access rights, I often would arrive at the Council just to find out that the person doesn't have access to what I did the day before and the person responsible for granting access is on holidays)</w:t>
      </w:r>
    </w:p>
    <w:p w:rsidR="00905739" w:rsidRDefault="00905739" w:rsidP="00905739">
      <w:r>
        <w:t>- not having a work station (I could only work using a spare workstation and that was when someone was present, e.g. I had to arrive in the morning when they did, leave when they did)</w:t>
      </w:r>
    </w:p>
    <w:p w:rsidR="00905739" w:rsidRDefault="00905739" w:rsidP="00905739">
      <w:r>
        <w:t>- difficulties creating charts using calculated fields</w:t>
      </w:r>
    </w:p>
    <w:p w:rsidR="00905739" w:rsidRDefault="00905739" w:rsidP="00905739">
      <w:r>
        <w:t>- when setting filter (Data Item1 &gt; 2) I got a result (but when started the entire report from scratch it's working properly):</w:t>
      </w:r>
    </w:p>
    <w:p w:rsidR="00905739" w:rsidRDefault="00905739" w:rsidP="00905739">
      <w:r>
        <w:t>- self calculated values (in contrary to values from a database) do not work with automated aggregation function, you have to use none as the aggregation function</w:t>
      </w:r>
    </w:p>
    <w:p w:rsidR="00905739" w:rsidRDefault="00905739" w:rsidP="00905739">
      <w:r>
        <w:t xml:space="preserve"> [screens]</w:t>
      </w:r>
    </w:p>
    <w:p w:rsidR="00905739" w:rsidRDefault="00905739" w:rsidP="00905739">
      <w:r>
        <w:t>- the source file had blank entries, this was showing up in the table as an empty category with 4k entries</w:t>
      </w:r>
    </w:p>
    <w:p w:rsidR="00905739" w:rsidRDefault="00905739" w:rsidP="00905739">
      <w:r>
        <w:t xml:space="preserve"> [screens]</w:t>
      </w:r>
    </w:p>
    <w:p w:rsidR="00905739" w:rsidRDefault="00905739" w:rsidP="00905739"/>
    <w:p w:rsidR="00905739" w:rsidRPr="007F058A" w:rsidRDefault="00905739" w:rsidP="00905739"/>
    <w:p w:rsidR="00905739" w:rsidRPr="00A66E37" w:rsidRDefault="00905739" w:rsidP="00905739">
      <w:pPr>
        <w:pStyle w:val="Heading2"/>
      </w:pPr>
      <w:bookmarkStart w:id="31" w:name="_Toc426142944"/>
      <w:r>
        <w:t>Deliver</w:t>
      </w:r>
      <w:bookmarkEnd w:id="31"/>
    </w:p>
    <w:p w:rsidR="00905739" w:rsidRDefault="00905739" w:rsidP="00905739">
      <w:pPr>
        <w:pStyle w:val="Heading3"/>
      </w:pPr>
      <w:bookmarkStart w:id="32" w:name="_Toc426142945"/>
      <w:r>
        <w:t>Presentation at the Council (evaluation)</w:t>
      </w:r>
      <w:bookmarkEnd w:id="32"/>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Give and describe a presentation in the Council</w:t>
      </w:r>
    </w:p>
    <w:p w:rsidR="00905739" w:rsidRDefault="00905739" w:rsidP="00905739"/>
    <w:p w:rsidR="00905739" w:rsidRDefault="00905739" w:rsidP="00905739"/>
    <w:p w:rsidR="00EF26D0" w:rsidRDefault="00EF26D0">
      <w:r>
        <w:br w:type="page"/>
      </w:r>
    </w:p>
    <w:p w:rsidR="004E38B1" w:rsidRDefault="004E38B1" w:rsidP="004E38B1">
      <w:pPr>
        <w:pStyle w:val="Heading1"/>
      </w:pPr>
      <w:bookmarkStart w:id="33" w:name="_Toc426142946"/>
      <w:r>
        <w:lastRenderedPageBreak/>
        <w:t>Analysis or Evaluation</w:t>
      </w:r>
      <w:bookmarkEnd w:id="33"/>
    </w:p>
    <w:p w:rsidR="004E38B1" w:rsidRDefault="004D049A" w:rsidP="004E38B1">
      <w:r w:rsidRPr="004D049A">
        <w:t>results and their critical analysis should be reported, whether the results conform to expectations or otherwise and how they compare with other related work. Where appropriate evaluation of the work against the original objectives should be presented.</w:t>
      </w:r>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34" w:name="_Toc426142947"/>
      <w:r>
        <w:t>Evaluation of the tools used</w:t>
      </w:r>
      <w:bookmarkEnd w:id="34"/>
    </w:p>
    <w:p w:rsidR="008F3296" w:rsidRDefault="008F3296" w:rsidP="008F3296"/>
    <w:p w:rsidR="008F3296" w:rsidRDefault="008F3296" w:rsidP="008F3296">
      <w:r>
        <w:t>Describe evaluation of the tools used</w:t>
      </w:r>
    </w:p>
    <w:p w:rsidR="008F3296" w:rsidRPr="008F3296" w:rsidRDefault="008F3296" w:rsidP="008F3296"/>
    <w:p w:rsidR="008F3296" w:rsidRDefault="008F3296" w:rsidP="004E38B1"/>
    <w:p w:rsidR="004E1857" w:rsidRDefault="004E1857" w:rsidP="008F239A">
      <w:pPr>
        <w:pStyle w:val="Heading2"/>
      </w:pPr>
      <w:bookmarkStart w:id="35" w:name="_Toc426142948"/>
      <w:r>
        <w:t>Evaluation of work undertaken</w:t>
      </w:r>
      <w:bookmarkEnd w:id="35"/>
    </w:p>
    <w:p w:rsidR="008F239A" w:rsidRDefault="008F239A" w:rsidP="004E1857">
      <w:pPr>
        <w:pStyle w:val="Heading3"/>
      </w:pPr>
      <w:bookmarkStart w:id="36" w:name="_Toc426142949"/>
      <w:r>
        <w:t>Report 1</w:t>
      </w:r>
      <w:bookmarkEnd w:id="36"/>
    </w:p>
    <w:p w:rsidR="008F239A" w:rsidRDefault="008F239A" w:rsidP="004E38B1"/>
    <w:p w:rsidR="00C268F7" w:rsidRDefault="00C268F7" w:rsidP="004E1857">
      <w:pPr>
        <w:pStyle w:val="Heading3"/>
      </w:pPr>
      <w:bookmarkStart w:id="37" w:name="_Toc426142950"/>
      <w:r>
        <w:t>Report 2</w:t>
      </w:r>
      <w:bookmarkEnd w:id="37"/>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different values in the field subject depending on the channel (e.g. report 2)</w:t>
      </w:r>
    </w:p>
    <w:p w:rsidR="00855B5E" w:rsidRDefault="00855B5E" w:rsidP="008F3296"/>
    <w:p w:rsidR="00855B5E" w:rsidRDefault="00855B5E" w:rsidP="008F3296">
      <w:r>
        <w:t>It would be very useful to throw into Cognos more data sets:</w:t>
      </w:r>
    </w:p>
    <w:p w:rsidR="00855B5E" w:rsidRDefault="00855B5E" w:rsidP="00855B5E">
      <w:pPr>
        <w:pStyle w:val="ListParagraph"/>
        <w:numPr>
          <w:ilvl w:val="0"/>
          <w:numId w:val="20"/>
        </w:numPr>
      </w:pPr>
      <w:r>
        <w:t xml:space="preserve">web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lastRenderedPageBreak/>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38" w:name="_Toc426142951"/>
      <w:r>
        <w:t>Report 3</w:t>
      </w:r>
      <w:bookmarkEnd w:id="38"/>
    </w:p>
    <w:p w:rsidR="008F3296" w:rsidRDefault="008F3296" w:rsidP="008F3296"/>
    <w:p w:rsidR="004E1857" w:rsidRDefault="004E1857" w:rsidP="008F3296"/>
    <w:p w:rsidR="004E1857" w:rsidRDefault="004E1857" w:rsidP="008F3296"/>
    <w:p w:rsidR="004E1857" w:rsidRDefault="004E1857" w:rsidP="004E1857">
      <w:pPr>
        <w:pStyle w:val="Heading2"/>
      </w:pPr>
      <w:bookmarkStart w:id="39" w:name="_Toc426142952"/>
      <w:r>
        <w:t>Evaluation of methodology used</w:t>
      </w:r>
      <w:bookmarkEnd w:id="39"/>
    </w:p>
    <w:p w:rsidR="00EF26D0" w:rsidRDefault="0008338D" w:rsidP="00EF26D0">
      <w:r w:rsidRPr="0008338D">
        <w:t>Double diamond, my first stage was exploratory,</w:t>
      </w:r>
      <w:r>
        <w:t xml:space="preserve"> </w:t>
      </w:r>
      <w:r w:rsidRPr="0008338D">
        <w:t>it’s more like real life project, more flexibility in adapting to what would be useful to the council,</w:t>
      </w:r>
    </w:p>
    <w:p w:rsidR="00EF26D0" w:rsidRDefault="00E50B3D" w:rsidP="00EF26D0">
      <w:r>
        <w:t>Requires a lot of persistence and very often you feel completely lost</w:t>
      </w:r>
      <w:r w:rsidR="00984FB9">
        <w:t>. Many times it felt like the project was about to fail completely.</w:t>
      </w:r>
    </w:p>
    <w:p w:rsidR="00EF26D0" w:rsidRDefault="00EF26D0">
      <w:r>
        <w:br w:type="page"/>
      </w:r>
    </w:p>
    <w:p w:rsidR="004E38B1" w:rsidRDefault="004E38B1" w:rsidP="004E38B1">
      <w:pPr>
        <w:pStyle w:val="Heading1"/>
      </w:pPr>
      <w:bookmarkStart w:id="40" w:name="_Toc426142953"/>
      <w:r>
        <w:lastRenderedPageBreak/>
        <w:t>Conclusion</w:t>
      </w:r>
      <w:bookmarkEnd w:id="40"/>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EF26D0" w:rsidRDefault="00EF26D0">
      <w:r>
        <w:br w:type="page"/>
      </w:r>
    </w:p>
    <w:p w:rsidR="00773720" w:rsidRDefault="00773720" w:rsidP="00773720">
      <w:pPr>
        <w:pStyle w:val="Heading1"/>
      </w:pPr>
      <w:bookmarkStart w:id="41" w:name="_Toc426142954"/>
      <w:r>
        <w:lastRenderedPageBreak/>
        <w:t>Appendix A</w:t>
      </w:r>
      <w:bookmarkEnd w:id="41"/>
    </w:p>
    <w:p w:rsidR="00773720" w:rsidRDefault="00773720" w:rsidP="00773720"/>
    <w:p w:rsidR="00773720" w:rsidRDefault="00773720" w:rsidP="00773720">
      <w:r>
        <w:t>Files:</w:t>
      </w:r>
    </w:p>
    <w:p w:rsidR="00773720" w:rsidRDefault="00773720" w:rsidP="00773720">
      <w:r>
        <w:t>•</w:t>
      </w:r>
      <w:r>
        <w:tab/>
        <w:t>MW v0.1 self - file to start playing with Cognos, shows how to combine CRM data with Mosaic data</w:t>
      </w:r>
    </w:p>
    <w:p w:rsidR="00773720" w:rsidRDefault="00773720" w:rsidP="00773720">
      <w:r>
        <w:t>•</w:t>
      </w:r>
      <w:r>
        <w:tab/>
        <w:t>MW v0.1 self2 - first attempt to create a chart, doesn't work</w:t>
      </w:r>
    </w:p>
    <w:p w:rsidR="00773720" w:rsidRDefault="00773720" w:rsidP="00773720">
      <w:r>
        <w:t>•</w:t>
      </w:r>
      <w:r>
        <w:tab/>
        <w:t>MW v0.1 self3 - attempt to create a chart, the query itself is working (everything is correct from the sytax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t>on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MW report 3, chart 1.1 correct -  chart with only above 3 iteractions, using filter and a list to show data (identical to the previous one, extended with the list, couldn't overwrite the previous one)</w:t>
      </w:r>
    </w:p>
    <w:p w:rsidR="00773720" w:rsidRDefault="00773720" w:rsidP="00773720">
      <w:r>
        <w:lastRenderedPageBreak/>
        <w:t>•</w:t>
      </w:r>
      <w:r>
        <w:tab/>
        <w:t>MW report 3, chart 1.2 correct - chart with only below 3 interactions, with list</w:t>
      </w:r>
    </w:p>
    <w:p w:rsidR="00773720" w:rsidRDefault="00773720" w:rsidP="00773720">
      <w:r>
        <w:t>the last 3 charts did not have axis sorted, I figured out how to sort axis starting from chart 3.2</w:t>
      </w:r>
    </w:p>
    <w:p w:rsidR="00773720" w:rsidRDefault="00773720" w:rsidP="00773720">
      <w:r>
        <w:t xml:space="preserve"> </w:t>
      </w:r>
    </w:p>
    <w:p w:rsidR="00773720" w:rsidRDefault="00773720" w:rsidP="00773720">
      <w:r>
        <w:t>further parts of report 3 has 2 dimensions which have many entries. As a result it would have a lot of columns and would not be easily readible.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MW report 3, chart 3.1 up to 3 - Mosaic groups that occassional users belong to</w:t>
      </w:r>
    </w:p>
    <w:p w:rsidR="00773720" w:rsidRDefault="00773720" w:rsidP="00773720">
      <w:r>
        <w:t>•</w:t>
      </w:r>
      <w:r>
        <w:tab/>
        <w:t>report 3.1 - 3 charts on one page</w:t>
      </w:r>
    </w:p>
    <w:p w:rsidR="00773720" w:rsidRDefault="00773720" w:rsidP="00773720">
      <w:r>
        <w:t>working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Recommendations for further analysis after 2.2: analyz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The result might be that only people with multiple issues will be contacted, this does not have to be the case. It should be compared with no feedback at all and in this case you can identify people who could provide feedback with very high accurracy. As a counterbalance, the questions might be asked to people from the same social group.</w:t>
      </w:r>
    </w:p>
    <w:p w:rsidR="00773720" w:rsidRDefault="00773720" w:rsidP="00773720">
      <w:r>
        <w:t xml:space="preserve"> </w:t>
      </w:r>
    </w:p>
    <w:p w:rsidR="00773720" w:rsidRDefault="00773720" w:rsidP="00773720">
      <w:r>
        <w:t>Analyze a few examples:</w:t>
      </w:r>
    </w:p>
    <w:p w:rsidR="00773720" w:rsidRDefault="00773720" w:rsidP="00773720">
      <w:r>
        <w:lastRenderedPageBreak/>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EF26D0" w:rsidRDefault="00EF26D0">
      <w:r>
        <w:br w:type="page"/>
      </w:r>
    </w:p>
    <w:p w:rsidR="004F518B" w:rsidRDefault="004F518B" w:rsidP="008F6400">
      <w:pPr>
        <w:pStyle w:val="Heading1"/>
      </w:pPr>
      <w:bookmarkStart w:id="42" w:name="_Toc426142955"/>
      <w:r>
        <w:lastRenderedPageBreak/>
        <w:t>Bibliography</w:t>
      </w:r>
      <w:bookmarkEnd w:id="42"/>
    </w:p>
    <w:p w:rsidR="00674F94" w:rsidRPr="00674F94" w:rsidRDefault="004F518B">
      <w:pPr>
        <w:pStyle w:val="NormalWeb"/>
        <w:ind w:left="480" w:hanging="480"/>
        <w:divId w:val="613563557"/>
        <w:rPr>
          <w:rFonts w:ascii="Calibri" w:hAnsi="Calibri"/>
          <w:noProof/>
          <w:sz w:val="22"/>
        </w:rPr>
      </w:pPr>
      <w:r>
        <w:fldChar w:fldCharType="begin" w:fldLock="1"/>
      </w:r>
      <w:r>
        <w:instrText xml:space="preserve">ADDIN Mendeley Bibliography CSL_BIBLIOGRAPHY </w:instrText>
      </w:r>
      <w:r>
        <w:fldChar w:fldCharType="separate"/>
      </w:r>
      <w:r w:rsidR="00674F94" w:rsidRPr="00674F94">
        <w:rPr>
          <w:rFonts w:ascii="Calibri" w:hAnsi="Calibri"/>
          <w:noProof/>
          <w:sz w:val="22"/>
        </w:rPr>
        <w:t xml:space="preserve">Baars, H. &amp; Kemper, H.-G., 2008. Management Support with Structured and Unstructured Data—An Integrated Business Intelligence Framework. </w:t>
      </w:r>
      <w:r w:rsidR="00674F94" w:rsidRPr="00674F94">
        <w:rPr>
          <w:rFonts w:ascii="Calibri" w:hAnsi="Calibri"/>
          <w:i/>
          <w:iCs/>
          <w:noProof/>
          <w:sz w:val="22"/>
        </w:rPr>
        <w:t>Information Systems Management</w:t>
      </w:r>
      <w:r w:rsidR="00674F94" w:rsidRPr="00674F94">
        <w:rPr>
          <w:rFonts w:ascii="Calibri" w:hAnsi="Calibri"/>
          <w:noProof/>
          <w:sz w:val="22"/>
        </w:rPr>
        <w:t>, 25(2), pp.132–148.</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Bevan, N., 2001. International standards for HCI and usability. </w:t>
      </w:r>
      <w:r w:rsidRPr="00674F94">
        <w:rPr>
          <w:rFonts w:ascii="Calibri" w:hAnsi="Calibri"/>
          <w:i/>
          <w:iCs/>
          <w:noProof/>
          <w:sz w:val="22"/>
        </w:rPr>
        <w:t>International Journal of Human-Computer Studies</w:t>
      </w:r>
      <w:r w:rsidRPr="00674F94">
        <w:rPr>
          <w:rFonts w:ascii="Calibri" w:hAnsi="Calibri"/>
          <w:noProof/>
          <w:sz w:val="22"/>
        </w:rPr>
        <w:t>, 55(4), pp.1–18.</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Browne, D. et al., 2010. </w:t>
      </w:r>
      <w:r w:rsidRPr="00674F94">
        <w:rPr>
          <w:rFonts w:ascii="Calibri" w:hAnsi="Calibri"/>
          <w:i/>
          <w:iCs/>
          <w:noProof/>
          <w:sz w:val="22"/>
        </w:rPr>
        <w:t>IBM Cognos Business Intelligence V10. 1 Handbook</w:t>
      </w:r>
      <w:r w:rsidRPr="00674F94">
        <w:rPr>
          <w:rFonts w:ascii="Calibri" w:hAnsi="Calibri"/>
          <w:noProof/>
          <w:sz w:val="22"/>
        </w:rPr>
        <w:t>, IBM Redbooks.</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Chan, K.W. &amp; Mauborgne, R., 2005. Blue ocean strategy: from theory to practice. </w:t>
      </w:r>
      <w:r w:rsidRPr="00674F94">
        <w:rPr>
          <w:rFonts w:ascii="Calibri" w:hAnsi="Calibri"/>
          <w:i/>
          <w:iCs/>
          <w:noProof/>
          <w:sz w:val="22"/>
        </w:rPr>
        <w:t>California management review</w:t>
      </w:r>
      <w:r w:rsidRPr="00674F94">
        <w:rPr>
          <w:rFonts w:ascii="Calibri" w:hAnsi="Calibri"/>
          <w:noProof/>
          <w:sz w:val="22"/>
        </w:rPr>
        <w:t>, 47(3), pp.105–121.</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Council, D., 2005. The “double diamond”design process model. </w:t>
      </w:r>
      <w:r w:rsidRPr="00674F94">
        <w:rPr>
          <w:rFonts w:ascii="Calibri" w:hAnsi="Calibri"/>
          <w:i/>
          <w:iCs/>
          <w:noProof/>
          <w:sz w:val="22"/>
        </w:rPr>
        <w:t>Design Council</w:t>
      </w:r>
      <w:r w:rsidRPr="00674F94">
        <w:rPr>
          <w:rFonts w:ascii="Calibri" w:hAnsi="Calibri"/>
          <w:noProof/>
          <w:sz w:val="22"/>
        </w:rPr>
        <w:t>. Available at: http://www.designcouncil.org.uk/news-opinion/design-process-what-double-diamond.</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Demchenko, Y., De Laat, C. &amp; Membrey, P., 2014. Defining architecture components of the Big Data Ecosystem. In </w:t>
      </w:r>
      <w:r w:rsidRPr="00674F94">
        <w:rPr>
          <w:rFonts w:ascii="Calibri" w:hAnsi="Calibri"/>
          <w:i/>
          <w:iCs/>
          <w:noProof/>
          <w:sz w:val="22"/>
        </w:rPr>
        <w:t>Collaboration Technologies and Systems (CTS), 2014 International Conference on</w:t>
      </w:r>
      <w:r w:rsidRPr="00674F94">
        <w:rPr>
          <w:rFonts w:ascii="Calibri" w:hAnsi="Calibri"/>
          <w:noProof/>
          <w:sz w:val="22"/>
        </w:rPr>
        <w:t>. pp. 104–112.</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DIS, I.S.O., 2009. 9241-210: 2010. Ergonomics of human system interaction-Part 210: Human-centred design for interactive systems. </w:t>
      </w:r>
      <w:r w:rsidRPr="00674F94">
        <w:rPr>
          <w:rFonts w:ascii="Calibri" w:hAnsi="Calibri"/>
          <w:i/>
          <w:iCs/>
          <w:noProof/>
          <w:sz w:val="22"/>
        </w:rPr>
        <w:t>International Standardization Organization (ISO). Switzerland</w:t>
      </w:r>
      <w:r w:rsidRPr="00674F94">
        <w:rPr>
          <w:rFonts w:ascii="Calibri" w:hAnsi="Calibri"/>
          <w:noProof/>
          <w:sz w:val="22"/>
        </w:rPr>
        <w:t>.</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Douglas, L., 2001. 3d data management: Controlling data volume, velocity and variety. </w:t>
      </w:r>
      <w:r w:rsidRPr="00674F94">
        <w:rPr>
          <w:rFonts w:ascii="Calibri" w:hAnsi="Calibri"/>
          <w:i/>
          <w:iCs/>
          <w:noProof/>
          <w:sz w:val="22"/>
        </w:rPr>
        <w:t>Gartner. Retrieved</w:t>
      </w:r>
      <w:r w:rsidRPr="00674F94">
        <w:rPr>
          <w:rFonts w:ascii="Calibri" w:hAnsi="Calibri"/>
          <w:noProof/>
          <w:sz w:val="22"/>
        </w:rPr>
        <w:t>, 6.</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Earthy, J., Jones, B.S. &amp; Bevan, N., 2001. The improvement of human-centred processes—facing the challenge and reaping the benefit of ISO 13407. </w:t>
      </w:r>
      <w:r w:rsidRPr="00674F94">
        <w:rPr>
          <w:rFonts w:ascii="Calibri" w:hAnsi="Calibri"/>
          <w:i/>
          <w:iCs/>
          <w:noProof/>
          <w:sz w:val="22"/>
        </w:rPr>
        <w:t>International Journal of Human-Computer Studies</w:t>
      </w:r>
      <w:r w:rsidRPr="00674F94">
        <w:rPr>
          <w:rFonts w:ascii="Calibri" w:hAnsi="Calibri"/>
          <w:noProof/>
          <w:sz w:val="22"/>
        </w:rPr>
        <w:t>, 55(4), pp.553–585. Available at: http://linkinghub.elsevier.com/retrieve/pii/S1071581901904938\nhttp://dx.doi.org/10.1006/ijhc.2001.0493.</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Gasson, S., 2003. Human-Centered vs. User-Centered Approaches to Information System Design. </w:t>
      </w:r>
      <w:r w:rsidRPr="00674F94">
        <w:rPr>
          <w:rFonts w:ascii="Calibri" w:hAnsi="Calibri"/>
          <w:i/>
          <w:iCs/>
          <w:noProof/>
          <w:sz w:val="22"/>
        </w:rPr>
        <w:t>Journal of Information Technology Theory and Application</w:t>
      </w:r>
      <w:r w:rsidRPr="00674F94">
        <w:rPr>
          <w:rFonts w:ascii="Calibri" w:hAnsi="Calibri"/>
          <w:noProof/>
          <w:sz w:val="22"/>
        </w:rPr>
        <w:t>, 5(2), pp.29–46.</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Gill, K.S., 1996. The foundations of human-centred systems. In </w:t>
      </w:r>
      <w:r w:rsidRPr="00674F94">
        <w:rPr>
          <w:rFonts w:ascii="Calibri" w:hAnsi="Calibri"/>
          <w:i/>
          <w:iCs/>
          <w:noProof/>
          <w:sz w:val="22"/>
        </w:rPr>
        <w:t>Human machine symbiosis</w:t>
      </w:r>
      <w:r w:rsidRPr="00674F94">
        <w:rPr>
          <w:rFonts w:ascii="Calibri" w:hAnsi="Calibri"/>
          <w:noProof/>
          <w:sz w:val="22"/>
        </w:rPr>
        <w:t>. Springer, pp. 1–68.</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Greenbaum, J., 1993. A design of one’s own: towards participatory design in the United States. </w:t>
      </w:r>
      <w:r w:rsidRPr="00674F94">
        <w:rPr>
          <w:rFonts w:ascii="Calibri" w:hAnsi="Calibri"/>
          <w:i/>
          <w:iCs/>
          <w:noProof/>
          <w:sz w:val="22"/>
        </w:rPr>
        <w:t>Participatory design: Principles and practices</w:t>
      </w:r>
      <w:r w:rsidRPr="00674F94">
        <w:rPr>
          <w:rFonts w:ascii="Calibri" w:hAnsi="Calibri"/>
          <w:noProof/>
          <w:sz w:val="22"/>
        </w:rPr>
        <w:t>, pp.27–37.</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Gulliksen, J. et al., 2003. Key principles for user-centred systems design. </w:t>
      </w:r>
      <w:r w:rsidRPr="00674F94">
        <w:rPr>
          <w:rFonts w:ascii="Calibri" w:hAnsi="Calibri"/>
          <w:i/>
          <w:iCs/>
          <w:noProof/>
          <w:sz w:val="22"/>
        </w:rPr>
        <w:t>Behaviour &amp; Information Technology</w:t>
      </w:r>
      <w:r w:rsidRPr="00674F94">
        <w:rPr>
          <w:rFonts w:ascii="Calibri" w:hAnsi="Calibri"/>
          <w:noProof/>
          <w:sz w:val="22"/>
        </w:rPr>
        <w:t>, 22(6), pp.397–409.</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IBM, 2015. IBM Business analytics. Available at: http://www-03.ibm.com/software/products/en/category/business-analytics [Accessed July 9, 2015].</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ISO, I., 1999. 13407: Human-centred design processes for interactive systems. </w:t>
      </w:r>
      <w:r w:rsidRPr="00674F94">
        <w:rPr>
          <w:rFonts w:ascii="Calibri" w:hAnsi="Calibri"/>
          <w:i/>
          <w:iCs/>
          <w:noProof/>
          <w:sz w:val="22"/>
        </w:rPr>
        <w:t>Geneva: ISO</w:t>
      </w:r>
      <w:r w:rsidRPr="00674F94">
        <w:rPr>
          <w:rFonts w:ascii="Calibri" w:hAnsi="Calibri"/>
          <w:noProof/>
          <w:sz w:val="22"/>
        </w:rPr>
        <w:t>.</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Kurosu, M., 2011. </w:t>
      </w:r>
      <w:r w:rsidRPr="00674F94">
        <w:rPr>
          <w:rFonts w:ascii="Calibri" w:hAnsi="Calibri"/>
          <w:i/>
          <w:iCs/>
          <w:noProof/>
          <w:sz w:val="22"/>
        </w:rPr>
        <w:t>Human centered design</w:t>
      </w:r>
      <w:r w:rsidRPr="00674F94">
        <w:rPr>
          <w:rFonts w:ascii="Calibri" w:hAnsi="Calibri"/>
          <w:noProof/>
          <w:sz w:val="22"/>
        </w:rPr>
        <w:t>, Springer.</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lastRenderedPageBreak/>
        <w:t xml:space="preserve">Liem, A. &amp; Sanders, E.B.N., 2011. The impact of human-centred design workshops in strategic design projects. </w:t>
      </w:r>
      <w:r w:rsidRPr="00674F94">
        <w:rPr>
          <w:rFonts w:ascii="Calibri" w:hAnsi="Calibri"/>
          <w:i/>
          <w:iCs/>
          <w:noProof/>
          <w:sz w:val="22"/>
        </w:rPr>
        <w:t>Lecture Notes in Computer Science (including subseries Lecture Notes in Artificial Intelligence and Lecture Notes in Bioinformatics)</w:t>
      </w:r>
      <w:r w:rsidRPr="00674F94">
        <w:rPr>
          <w:rFonts w:ascii="Calibri" w:hAnsi="Calibri"/>
          <w:noProof/>
          <w:sz w:val="22"/>
        </w:rPr>
        <w:t>, 6776 LNCS, pp.110–119.</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Maguire, M., 2001. Methods to support human-centred design. </w:t>
      </w:r>
      <w:r w:rsidRPr="00674F94">
        <w:rPr>
          <w:rFonts w:ascii="Calibri" w:hAnsi="Calibri"/>
          <w:i/>
          <w:iCs/>
          <w:noProof/>
          <w:sz w:val="22"/>
        </w:rPr>
        <w:t>International Journal of Human-Computer Studies</w:t>
      </w:r>
      <w:r w:rsidRPr="00674F94">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McAfee, A. &amp; Brynjolfsson, E., 2012. Big Data. The management revolution. </w:t>
      </w:r>
      <w:r w:rsidRPr="00674F94">
        <w:rPr>
          <w:rFonts w:ascii="Calibri" w:hAnsi="Calibri"/>
          <w:i/>
          <w:iCs/>
          <w:noProof/>
          <w:sz w:val="22"/>
        </w:rPr>
        <w:t>Harvard Buiness Review</w:t>
      </w:r>
      <w:r w:rsidRPr="00674F94">
        <w:rPr>
          <w:rFonts w:ascii="Calibri" w:hAnsi="Calibri"/>
          <w:noProof/>
          <w:sz w:val="22"/>
        </w:rPr>
        <w:t>, 90(10), pp.61–68. Available at: http://www.buyukverienstitusu.com/s/1870/i/Big_Data_2.pdf.</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Minelli, M., Chambers, M. &amp; Dhiraj, A., 2012. </w:t>
      </w:r>
      <w:r w:rsidRPr="00674F94">
        <w:rPr>
          <w:rFonts w:ascii="Calibri" w:hAnsi="Calibri"/>
          <w:i/>
          <w:iCs/>
          <w:noProof/>
          <w:sz w:val="22"/>
        </w:rPr>
        <w:t>Big data, big analytics: emerging business intelligence and analytic trends for today’s businesses</w:t>
      </w:r>
      <w:r w:rsidRPr="00674F94">
        <w:rPr>
          <w:rFonts w:ascii="Calibri" w:hAnsi="Calibri"/>
          <w:noProof/>
          <w:sz w:val="22"/>
        </w:rPr>
        <w:t>, John Wiley &amp; Sons.</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Nickerson, R.S., 1969. Man-computer interaction: A challenge for human factors research. </w:t>
      </w:r>
      <w:r w:rsidRPr="00674F94">
        <w:rPr>
          <w:rFonts w:ascii="Calibri" w:hAnsi="Calibri"/>
          <w:i/>
          <w:iCs/>
          <w:noProof/>
          <w:sz w:val="22"/>
        </w:rPr>
        <w:t>Ergonomics</w:t>
      </w:r>
      <w:r w:rsidRPr="00674F94">
        <w:rPr>
          <w:rFonts w:ascii="Calibri" w:hAnsi="Calibri"/>
          <w:noProof/>
          <w:sz w:val="22"/>
        </w:rPr>
        <w:t>, 12(4), pp.501–517.</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NIST, 2015. NIST Big Data Working Group (NBD-WG). Available at: http://bigdatawg.nist.gov/home.php [Accessed July 10, 2015].</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Norman, D., 1988. The Design of Everyday Things (Originally published: The psychology of everyday things). </w:t>
      </w:r>
      <w:r w:rsidRPr="00674F94">
        <w:rPr>
          <w:rFonts w:ascii="Calibri" w:hAnsi="Calibri"/>
          <w:i/>
          <w:iCs/>
          <w:noProof/>
          <w:sz w:val="22"/>
        </w:rPr>
        <w:t>The Design of Everyday Things (Originally published: The psychology of everyday things)</w:t>
      </w:r>
      <w:r w:rsidRPr="00674F94">
        <w:rPr>
          <w:rFonts w:ascii="Calibri" w:hAnsi="Calibri"/>
          <w:noProof/>
          <w:sz w:val="22"/>
        </w:rPr>
        <w:t>.</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Norman, D.A., 2013. </w:t>
      </w:r>
      <w:r w:rsidRPr="00674F94">
        <w:rPr>
          <w:rFonts w:ascii="Calibri" w:hAnsi="Calibri"/>
          <w:i/>
          <w:iCs/>
          <w:noProof/>
          <w:sz w:val="22"/>
        </w:rPr>
        <w:t>The design of everyday things: Revised and expanded edition</w:t>
      </w:r>
      <w:r w:rsidRPr="00674F94">
        <w:rPr>
          <w:rFonts w:ascii="Calibri" w:hAnsi="Calibri"/>
          <w:noProof/>
          <w:sz w:val="22"/>
        </w:rPr>
        <w:t>, Basic books.</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Norman, D.A. &amp; Draper, S.W., 1986. User centered system design.</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Prahalad, C. &amp; Ramaswamy, V., 2000. Co-opting customer competence. </w:t>
      </w:r>
      <w:r w:rsidRPr="00674F94">
        <w:rPr>
          <w:rFonts w:ascii="Calibri" w:hAnsi="Calibri"/>
          <w:i/>
          <w:iCs/>
          <w:noProof/>
          <w:sz w:val="22"/>
        </w:rPr>
        <w:t>Harvard business review</w:t>
      </w:r>
      <w:r w:rsidRPr="00674F94">
        <w:rPr>
          <w:rFonts w:ascii="Calibri" w:hAnsi="Calibri"/>
          <w:noProof/>
          <w:sz w:val="22"/>
        </w:rPr>
        <w:t>, pp.1–8. Available at: http://www.sld.cu/galerias/pdf/sitios/infodir/coopting_customer_competence.pdf.</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Ritter, F.E., Baxter, G.D. &amp; Churchill, E.F., 2014. </w:t>
      </w:r>
      <w:r w:rsidRPr="00674F94">
        <w:rPr>
          <w:rFonts w:ascii="Calibri" w:hAnsi="Calibri"/>
          <w:i/>
          <w:iCs/>
          <w:noProof/>
          <w:sz w:val="22"/>
        </w:rPr>
        <w:t>Foundations for Designing User-Centered Systems</w:t>
      </w:r>
      <w:r w:rsidRPr="00674F94">
        <w:rPr>
          <w:rFonts w:ascii="Calibri" w:hAnsi="Calibri"/>
          <w:noProof/>
          <w:sz w:val="22"/>
        </w:rPr>
        <w:t>, Springer.</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Robert, B., 1965. The New utopians: A Study of Systems Design and Social Change. </w:t>
      </w:r>
      <w:r w:rsidRPr="00674F94">
        <w:rPr>
          <w:rFonts w:ascii="Calibri" w:hAnsi="Calibri"/>
          <w:i/>
          <w:iCs/>
          <w:noProof/>
          <w:sz w:val="22"/>
        </w:rPr>
        <w:t>Englewood Cliffs</w:t>
      </w:r>
      <w:r w:rsidRPr="00674F94">
        <w:rPr>
          <w:rFonts w:ascii="Calibri" w:hAnsi="Calibri"/>
          <w:noProof/>
          <w:sz w:val="22"/>
        </w:rPr>
        <w:t>, pp.47–49.</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Verganti, R., 2013. </w:t>
      </w:r>
      <w:r w:rsidRPr="00674F94">
        <w:rPr>
          <w:rFonts w:ascii="Calibri" w:hAnsi="Calibri"/>
          <w:i/>
          <w:iCs/>
          <w:noProof/>
          <w:sz w:val="22"/>
        </w:rPr>
        <w:t>Design driven innovation: changing the rules of competition by radically innovating what things mean</w:t>
      </w:r>
      <w:r w:rsidRPr="00674F94">
        <w:rPr>
          <w:rFonts w:ascii="Calibri" w:hAnsi="Calibri"/>
          <w:noProof/>
          <w:sz w:val="22"/>
        </w:rPr>
        <w:t>, Harvard Business Press.</w:t>
      </w:r>
    </w:p>
    <w:p w:rsidR="00674F94" w:rsidRPr="00674F94" w:rsidRDefault="00674F94">
      <w:pPr>
        <w:pStyle w:val="NormalWeb"/>
        <w:ind w:left="480" w:hanging="480"/>
        <w:divId w:val="613563557"/>
        <w:rPr>
          <w:rFonts w:ascii="Calibri" w:hAnsi="Calibri"/>
          <w:noProof/>
          <w:sz w:val="22"/>
        </w:rPr>
      </w:pPr>
      <w:r w:rsidRPr="00674F94">
        <w:rPr>
          <w:rFonts w:ascii="Calibri" w:hAnsi="Calibri"/>
          <w:noProof/>
          <w:sz w:val="22"/>
        </w:rPr>
        <w:t xml:space="preserve">Ward, J.S. &amp; Barker, A., 2013. Undefined By Data: A Survey of Big Data Definitions. </w:t>
      </w:r>
      <w:r w:rsidRPr="00674F94">
        <w:rPr>
          <w:rFonts w:ascii="Calibri" w:hAnsi="Calibri"/>
          <w:i/>
          <w:iCs/>
          <w:noProof/>
          <w:sz w:val="22"/>
        </w:rPr>
        <w:t>arXiv.org</w:t>
      </w:r>
      <w:r w:rsidRPr="00674F94">
        <w:rPr>
          <w:rFonts w:ascii="Calibri" w:hAnsi="Calibri"/>
          <w:noProof/>
          <w:sz w:val="22"/>
        </w:rPr>
        <w:t>. Available at: http://arxiv.org/abs/1309.5821\npapers3://publication/uuid/63831F5F-B214-46D5-8A86-671042BE993F.</w:t>
      </w:r>
    </w:p>
    <w:p w:rsidR="004F518B" w:rsidRDefault="004F518B" w:rsidP="00674F94">
      <w:pPr>
        <w:pStyle w:val="NormalWeb"/>
        <w:ind w:left="480" w:hanging="480"/>
        <w:divId w:val="1771584771"/>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mike" w:date="2015-07-29T17:55:00Z" w:initials="m">
    <w:p w:rsidR="003E04C3" w:rsidRDefault="003E04C3" w:rsidP="00905739">
      <w:pPr>
        <w:pStyle w:val="CommentText"/>
      </w:pPr>
      <w:r>
        <w:rPr>
          <w:rStyle w:val="CommentReference"/>
        </w:rPr>
        <w:annotationRef/>
      </w:r>
      <w:r>
        <w:t>Kevin’s name on the scrn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4"/>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9"/>
  </w:num>
  <w:num w:numId="14">
    <w:abstractNumId w:val="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5"/>
  </w:num>
  <w:num w:numId="18">
    <w:abstractNumId w:val="17"/>
  </w:num>
  <w:num w:numId="19">
    <w:abstractNumId w:val="8"/>
  </w:num>
  <w:num w:numId="20">
    <w:abstractNumId w:val="7"/>
  </w:num>
  <w:num w:numId="21">
    <w:abstractNumId w:val="16"/>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7159F"/>
    <w:rsid w:val="0008338D"/>
    <w:rsid w:val="000A1AD6"/>
    <w:rsid w:val="000B1557"/>
    <w:rsid w:val="000C39E1"/>
    <w:rsid w:val="000D6A74"/>
    <w:rsid w:val="000F277B"/>
    <w:rsid w:val="00104BE8"/>
    <w:rsid w:val="00114098"/>
    <w:rsid w:val="00114264"/>
    <w:rsid w:val="00120282"/>
    <w:rsid w:val="00131660"/>
    <w:rsid w:val="00135030"/>
    <w:rsid w:val="00186D04"/>
    <w:rsid w:val="001C5B0F"/>
    <w:rsid w:val="001C7D08"/>
    <w:rsid w:val="002278DA"/>
    <w:rsid w:val="00254B57"/>
    <w:rsid w:val="002574F1"/>
    <w:rsid w:val="00263594"/>
    <w:rsid w:val="00282A00"/>
    <w:rsid w:val="002A7F82"/>
    <w:rsid w:val="002B7540"/>
    <w:rsid w:val="002D3727"/>
    <w:rsid w:val="002E20DB"/>
    <w:rsid w:val="003219AB"/>
    <w:rsid w:val="003220F0"/>
    <w:rsid w:val="0033289D"/>
    <w:rsid w:val="00344ED8"/>
    <w:rsid w:val="00355640"/>
    <w:rsid w:val="00361A51"/>
    <w:rsid w:val="0036333E"/>
    <w:rsid w:val="00377CE1"/>
    <w:rsid w:val="003952CC"/>
    <w:rsid w:val="003A2F32"/>
    <w:rsid w:val="003A7EE3"/>
    <w:rsid w:val="003B5EA9"/>
    <w:rsid w:val="003D123D"/>
    <w:rsid w:val="003D5B6C"/>
    <w:rsid w:val="003E04C3"/>
    <w:rsid w:val="003E38FB"/>
    <w:rsid w:val="00410C7C"/>
    <w:rsid w:val="00411924"/>
    <w:rsid w:val="0042061E"/>
    <w:rsid w:val="004274D4"/>
    <w:rsid w:val="00436A08"/>
    <w:rsid w:val="00490116"/>
    <w:rsid w:val="004B011D"/>
    <w:rsid w:val="004B7A91"/>
    <w:rsid w:val="004C084E"/>
    <w:rsid w:val="004C7F86"/>
    <w:rsid w:val="004D049A"/>
    <w:rsid w:val="004E1857"/>
    <w:rsid w:val="004E38B1"/>
    <w:rsid w:val="004F518B"/>
    <w:rsid w:val="005058C1"/>
    <w:rsid w:val="00507721"/>
    <w:rsid w:val="00512CFC"/>
    <w:rsid w:val="0051385E"/>
    <w:rsid w:val="005259BC"/>
    <w:rsid w:val="00530D23"/>
    <w:rsid w:val="00564A14"/>
    <w:rsid w:val="00565E89"/>
    <w:rsid w:val="005902CA"/>
    <w:rsid w:val="005A4B55"/>
    <w:rsid w:val="005D2B08"/>
    <w:rsid w:val="005D4F36"/>
    <w:rsid w:val="005D6CA6"/>
    <w:rsid w:val="005E67AD"/>
    <w:rsid w:val="005F4FB1"/>
    <w:rsid w:val="00623411"/>
    <w:rsid w:val="00623C65"/>
    <w:rsid w:val="00652EE4"/>
    <w:rsid w:val="0065584B"/>
    <w:rsid w:val="00660053"/>
    <w:rsid w:val="006670F9"/>
    <w:rsid w:val="00667C9F"/>
    <w:rsid w:val="00674F94"/>
    <w:rsid w:val="00680A1B"/>
    <w:rsid w:val="00681AE7"/>
    <w:rsid w:val="00687D6B"/>
    <w:rsid w:val="006951B6"/>
    <w:rsid w:val="006B598D"/>
    <w:rsid w:val="006B621E"/>
    <w:rsid w:val="006B7CEE"/>
    <w:rsid w:val="006E524B"/>
    <w:rsid w:val="00701C80"/>
    <w:rsid w:val="00745150"/>
    <w:rsid w:val="00747150"/>
    <w:rsid w:val="00762F4D"/>
    <w:rsid w:val="00773720"/>
    <w:rsid w:val="007B3D0C"/>
    <w:rsid w:val="007F058A"/>
    <w:rsid w:val="0080104B"/>
    <w:rsid w:val="008128E4"/>
    <w:rsid w:val="00821D20"/>
    <w:rsid w:val="00851D88"/>
    <w:rsid w:val="00855B5E"/>
    <w:rsid w:val="008638E9"/>
    <w:rsid w:val="008B18D4"/>
    <w:rsid w:val="008B2D8B"/>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A286B"/>
    <w:rsid w:val="009A5CE1"/>
    <w:rsid w:val="009B695F"/>
    <w:rsid w:val="009B7669"/>
    <w:rsid w:val="009C2CFB"/>
    <w:rsid w:val="009D4A03"/>
    <w:rsid w:val="009F5047"/>
    <w:rsid w:val="00A06C67"/>
    <w:rsid w:val="00A07A91"/>
    <w:rsid w:val="00A23B7A"/>
    <w:rsid w:val="00A23C61"/>
    <w:rsid w:val="00A365BE"/>
    <w:rsid w:val="00A42302"/>
    <w:rsid w:val="00A430FF"/>
    <w:rsid w:val="00A44021"/>
    <w:rsid w:val="00A46C5B"/>
    <w:rsid w:val="00A4792A"/>
    <w:rsid w:val="00A531D8"/>
    <w:rsid w:val="00A66B03"/>
    <w:rsid w:val="00A66E37"/>
    <w:rsid w:val="00A72F90"/>
    <w:rsid w:val="00A77F86"/>
    <w:rsid w:val="00AA40C1"/>
    <w:rsid w:val="00AD510C"/>
    <w:rsid w:val="00AD792F"/>
    <w:rsid w:val="00B32688"/>
    <w:rsid w:val="00B40D3A"/>
    <w:rsid w:val="00B439AA"/>
    <w:rsid w:val="00B64E4D"/>
    <w:rsid w:val="00B67CA7"/>
    <w:rsid w:val="00B73F0C"/>
    <w:rsid w:val="00B81E68"/>
    <w:rsid w:val="00B8718C"/>
    <w:rsid w:val="00B90D58"/>
    <w:rsid w:val="00B96635"/>
    <w:rsid w:val="00BC6F0D"/>
    <w:rsid w:val="00BD1EC3"/>
    <w:rsid w:val="00BE5463"/>
    <w:rsid w:val="00BF2748"/>
    <w:rsid w:val="00BF5071"/>
    <w:rsid w:val="00C12BB8"/>
    <w:rsid w:val="00C15CD4"/>
    <w:rsid w:val="00C23EB6"/>
    <w:rsid w:val="00C268F7"/>
    <w:rsid w:val="00C27DA7"/>
    <w:rsid w:val="00C441B6"/>
    <w:rsid w:val="00C452E9"/>
    <w:rsid w:val="00C70F53"/>
    <w:rsid w:val="00C94B37"/>
    <w:rsid w:val="00CA7C16"/>
    <w:rsid w:val="00CB23A9"/>
    <w:rsid w:val="00CC24FF"/>
    <w:rsid w:val="00D114E3"/>
    <w:rsid w:val="00D267FA"/>
    <w:rsid w:val="00D31DB6"/>
    <w:rsid w:val="00D335F3"/>
    <w:rsid w:val="00D36644"/>
    <w:rsid w:val="00D43E40"/>
    <w:rsid w:val="00D5181F"/>
    <w:rsid w:val="00D72F1B"/>
    <w:rsid w:val="00D91067"/>
    <w:rsid w:val="00DA7AF5"/>
    <w:rsid w:val="00DB6DB6"/>
    <w:rsid w:val="00DF4090"/>
    <w:rsid w:val="00DF5E12"/>
    <w:rsid w:val="00E0153F"/>
    <w:rsid w:val="00E10113"/>
    <w:rsid w:val="00E34FBE"/>
    <w:rsid w:val="00E433BC"/>
    <w:rsid w:val="00E47583"/>
    <w:rsid w:val="00E50B3D"/>
    <w:rsid w:val="00E57B83"/>
    <w:rsid w:val="00E60F7F"/>
    <w:rsid w:val="00E673F4"/>
    <w:rsid w:val="00E84F90"/>
    <w:rsid w:val="00EA0DD4"/>
    <w:rsid w:val="00EA4C43"/>
    <w:rsid w:val="00EC1B26"/>
    <w:rsid w:val="00EC5884"/>
    <w:rsid w:val="00ED5B00"/>
    <w:rsid w:val="00ED6C9C"/>
    <w:rsid w:val="00EE5B32"/>
    <w:rsid w:val="00EF26D0"/>
    <w:rsid w:val="00F05749"/>
    <w:rsid w:val="00F17F44"/>
    <w:rsid w:val="00F208B1"/>
    <w:rsid w:val="00F34D3D"/>
    <w:rsid w:val="00F35B12"/>
    <w:rsid w:val="00F458D0"/>
    <w:rsid w:val="00F67C73"/>
    <w:rsid w:val="00F75107"/>
    <w:rsid w:val="00F76A3B"/>
    <w:rsid w:val="00FC3A0F"/>
    <w:rsid w:val="00FC3E73"/>
    <w:rsid w:val="00FE4387"/>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737975-FF4D-46FC-BB89-887A0EFE1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45</Pages>
  <Words>16834</Words>
  <Characters>95958</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44</cp:revision>
  <dcterms:created xsi:type="dcterms:W3CDTF">2015-06-15T11:16:00Z</dcterms:created>
  <dcterms:modified xsi:type="dcterms:W3CDTF">2015-07-3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